
<file path=[Content_Types].xml><?xml version="1.0" encoding="utf-8"?>
<Types xmlns="http://schemas.openxmlformats.org/package/2006/content-types">
  <Default Extension="gif" ContentType="image/gi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797A6" w14:textId="249BA4FA" w:rsidR="00CF66C7" w:rsidRDefault="00C12005" w:rsidP="001202A4">
      <w:pPr>
        <w:pStyle w:val="Heading1"/>
      </w:pPr>
      <w:r>
        <w:t>A Complex Relationship with the Truth: Bluffs, Secrets, and Feedback</w:t>
      </w:r>
    </w:p>
    <w:p w14:paraId="7BE19DFB" w14:textId="6D213D84" w:rsidR="001202A4" w:rsidRDefault="001202A4" w:rsidP="001202A4">
      <w:r>
        <w:t>Many ethical issues in business revolve around issues of honesty and trust. This is because the pursuit of profits</w:t>
      </w:r>
      <w:r w:rsidR="00455587">
        <w:t xml:space="preserve"> and professional advancement</w:t>
      </w:r>
      <w:r>
        <w:t xml:space="preserve"> can, at least in some </w:t>
      </w:r>
      <w:r w:rsidR="00455587">
        <w:t>cases, lead to situations where it is advantageous to deceive (or at least mislead) customers, coworkers, suppliers, regulators, competitors, and others. While it is easy to say things like “Honesty is the best policy,” it is much more tricky to figure out how this applies to many common business practices (such as bargaining over wages, or bidding for contracts) that seem to presuppose that that people are not entirely “honest.”</w:t>
      </w:r>
    </w:p>
    <w:p w14:paraId="64A3708A" w14:textId="2FDA2427" w:rsidR="00455587" w:rsidRDefault="00FE35CF" w:rsidP="00455587">
      <w:pPr>
        <w:pStyle w:val="Heading2"/>
      </w:pPr>
      <w:r>
        <w:t xml:space="preserve">“The Game of Business”: </w:t>
      </w:r>
      <w:r w:rsidR="00455587">
        <w:t>Carr on</w:t>
      </w:r>
      <w:r>
        <w:t xml:space="preserve"> the Ethics of</w:t>
      </w:r>
      <w:r w:rsidR="00455587">
        <w:t xml:space="preserve"> Bluffing</w:t>
      </w:r>
    </w:p>
    <w:p w14:paraId="4C103E1D" w14:textId="6A530B79" w:rsidR="00455587" w:rsidRPr="00B100BD" w:rsidRDefault="00464F75" w:rsidP="00455587">
      <w:r>
        <w:t xml:space="preserve">In his famous article, “Is Business Bluffing Ethical?” (1968), Albert </w:t>
      </w:r>
      <w:proofErr w:type="spellStart"/>
      <w:r>
        <w:t>Carr</w:t>
      </w:r>
      <w:proofErr w:type="spellEnd"/>
      <w:r>
        <w:t xml:space="preserve"> argues that the moral norms governing the business world are very different from the moral norms </w:t>
      </w:r>
      <w:r w:rsidR="00B100BD">
        <w:t xml:space="preserve">that hold in the rest of society. </w:t>
      </w:r>
      <w:proofErr w:type="gramStart"/>
      <w:r w:rsidR="00B100BD">
        <w:t xml:space="preserve">In particular, </w:t>
      </w:r>
      <w:proofErr w:type="spellStart"/>
      <w:r w:rsidR="00B100BD">
        <w:t>Carr</w:t>
      </w:r>
      <w:proofErr w:type="spellEnd"/>
      <w:proofErr w:type="gramEnd"/>
      <w:r w:rsidR="00B100BD">
        <w:t xml:space="preserve"> thinks that the moral norm of truth-telling does not apply to business in the same way that it does to the rest of your life. So, for example, while it is (usually) morally wrong to intentionally deceive one’s friends, family, or neighbors, </w:t>
      </w:r>
      <w:proofErr w:type="spellStart"/>
      <w:r w:rsidR="00B100BD">
        <w:t>Carr</w:t>
      </w:r>
      <w:proofErr w:type="spellEnd"/>
      <w:r w:rsidR="00B100BD">
        <w:t xml:space="preserve"> argues that </w:t>
      </w:r>
      <w:r w:rsidR="00097602">
        <w:t>is</w:t>
      </w:r>
      <w:r w:rsidR="00B100BD">
        <w:t xml:space="preserve"> often morally OK to do this when one is engaged in business. While one cannot simply lie, one can </w:t>
      </w:r>
      <w:r w:rsidR="00B100BD">
        <w:rPr>
          <w:b/>
        </w:rPr>
        <w:t xml:space="preserve">bluff, </w:t>
      </w:r>
      <w:r w:rsidR="00B100BD">
        <w:t xml:space="preserve">or represent one’s own position as being different than it </w:t>
      </w:r>
      <w:proofErr w:type="gramStart"/>
      <w:r w:rsidR="00B100BD">
        <w:t>actually is</w:t>
      </w:r>
      <w:proofErr w:type="gramEnd"/>
      <w:r w:rsidR="00B100BD">
        <w:t>. So,</w:t>
      </w:r>
      <w:r w:rsidR="00D62EE8">
        <w:t xml:space="preserve"> for</w:t>
      </w:r>
      <w:r w:rsidR="00073305">
        <w:t xml:space="preserve"> example, a used car dealer can (justifiably, in </w:t>
      </w:r>
      <w:proofErr w:type="spellStart"/>
      <w:r w:rsidR="00073305">
        <w:t>Carr’s</w:t>
      </w:r>
      <w:proofErr w:type="spellEnd"/>
      <w:r w:rsidR="00073305">
        <w:t xml:space="preserve"> view) try to convince a potential customer to buy a car at well above the seller’s </w:t>
      </w:r>
      <w:r w:rsidR="00073305">
        <w:rPr>
          <w:b/>
        </w:rPr>
        <w:t xml:space="preserve">reservation price, </w:t>
      </w:r>
      <w:r w:rsidR="00073305">
        <w:t xml:space="preserve">or the lowest price the seller would </w:t>
      </w:r>
      <w:r w:rsidR="00073305">
        <w:rPr>
          <w:i/>
        </w:rPr>
        <w:t xml:space="preserve">actually </w:t>
      </w:r>
      <w:r w:rsidR="006204E4">
        <w:t xml:space="preserve">be willing to accept. Potential car buyers can, in turn, attempt to mislead the dealer about </w:t>
      </w:r>
      <w:r w:rsidR="006204E4">
        <w:rPr>
          <w:i/>
        </w:rPr>
        <w:t xml:space="preserve">their </w:t>
      </w:r>
      <w:r w:rsidR="006204E4">
        <w:t>reservation price, by saying things like “I absolutely can’t afford more than $</w:t>
      </w:r>
      <w:r w:rsidR="008552EC">
        <w:t>7</w:t>
      </w:r>
      <w:r w:rsidR="006204E4">
        <w:t>,000” (when they’d actually be willing to pay $</w:t>
      </w:r>
      <w:r w:rsidR="008552EC">
        <w:t>9</w:t>
      </w:r>
      <w:r w:rsidR="006204E4">
        <w:t>,000).</w:t>
      </w:r>
    </w:p>
    <w:p w14:paraId="123ED298" w14:textId="65AE92E2" w:rsidR="00B100BD" w:rsidRDefault="00847297" w:rsidP="00455587">
      <w:pPr>
        <w:rPr>
          <w:b/>
        </w:rPr>
      </w:pPr>
      <w:r>
        <w:rPr>
          <w:noProof/>
        </w:rPr>
        <w:drawing>
          <wp:anchor distT="0" distB="0" distL="114300" distR="114300" simplePos="0" relativeHeight="251658240" behindDoc="0" locked="0" layoutInCell="1" allowOverlap="1" wp14:anchorId="29F7C7AF" wp14:editId="10A1070E">
            <wp:simplePos x="0" y="0"/>
            <wp:positionH relativeFrom="margin">
              <wp:align>left</wp:align>
            </wp:positionH>
            <wp:positionV relativeFrom="paragraph">
              <wp:posOffset>-1905</wp:posOffset>
            </wp:positionV>
            <wp:extent cx="1798955" cy="1974850"/>
            <wp:effectExtent l="0" t="0" r="0" b="6350"/>
            <wp:wrapSquare wrapText="bothSides"/>
            <wp:docPr id="2" name="Picture 2" descr="http://www.poker-times.com/images/threedogsplayingpok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poker-times.com/images/threedogsplayingpoker.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99448" cy="197537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C002D">
        <w:rPr>
          <w:b/>
        </w:rPr>
        <w:t>Is business a game?</w:t>
      </w:r>
      <w:r w:rsidR="00527D33">
        <w:rPr>
          <w:b/>
        </w:rPr>
        <w:t xml:space="preserve"> </w:t>
      </w:r>
      <w:proofErr w:type="spellStart"/>
      <w:r w:rsidR="00527D33">
        <w:t>Carr</w:t>
      </w:r>
      <w:proofErr w:type="spellEnd"/>
      <w:r w:rsidR="00527D33">
        <w:t xml:space="preserve"> compares the ethical norms of business to those governing competitive games like poker. While there are clearly some moral norms of poker (no hiding aces in your sleeve!), these are not the same moral nor</w:t>
      </w:r>
      <w:r w:rsidR="008552EC">
        <w:t xml:space="preserve">ms that govern the rest of </w:t>
      </w:r>
      <w:r w:rsidR="00527D33">
        <w:t xml:space="preserve">life. </w:t>
      </w:r>
      <w:r w:rsidR="003C4AF1">
        <w:t xml:space="preserve">In poker, one is </w:t>
      </w:r>
      <w:r w:rsidR="003C4AF1">
        <w:rPr>
          <w:i/>
        </w:rPr>
        <w:t xml:space="preserve">expected </w:t>
      </w:r>
      <w:r w:rsidR="003C4AF1">
        <w:t xml:space="preserve">to do whatever one can (within the rules) to win the most money, even when this involves deceiving other players. </w:t>
      </w:r>
      <w:r w:rsidR="008450D4">
        <w:t xml:space="preserve">Any poker player who refused to recognize this, and honestly told their competitors about their hand, would almost surely lose their money quickly. </w:t>
      </w:r>
      <w:proofErr w:type="spellStart"/>
      <w:r w:rsidR="008450D4">
        <w:t>Carr</w:t>
      </w:r>
      <w:proofErr w:type="spellEnd"/>
      <w:r w:rsidR="008450D4">
        <w:t xml:space="preserve"> holds that something similar holds for business—any </w:t>
      </w:r>
      <w:proofErr w:type="gramStart"/>
      <w:r w:rsidR="008450D4">
        <w:t>business person</w:t>
      </w:r>
      <w:proofErr w:type="gramEnd"/>
      <w:r w:rsidR="008450D4">
        <w:t xml:space="preserve"> who </w:t>
      </w:r>
      <w:r w:rsidR="008450D4">
        <w:rPr>
          <w:i/>
        </w:rPr>
        <w:t xml:space="preserve">didn’t </w:t>
      </w:r>
      <w:r w:rsidR="008450D4">
        <w:t xml:space="preserve">engage in tactics such as bluffing would place themselves (and their business) at a serious competitive disadvantage. On </w:t>
      </w:r>
      <w:proofErr w:type="spellStart"/>
      <w:r w:rsidR="008450D4">
        <w:t>Carr’s</w:t>
      </w:r>
      <w:proofErr w:type="spellEnd"/>
      <w:r w:rsidR="008450D4">
        <w:t xml:space="preserve"> account, then, complete honesty is simply </w:t>
      </w:r>
      <w:r w:rsidR="008450D4">
        <w:rPr>
          <w:i/>
        </w:rPr>
        <w:t xml:space="preserve">incompatible </w:t>
      </w:r>
      <w:r w:rsidR="008450D4">
        <w:t xml:space="preserve">with success in business. </w:t>
      </w:r>
    </w:p>
    <w:p w14:paraId="75814E90" w14:textId="7545C4EF" w:rsidR="000C002D" w:rsidRPr="00455587" w:rsidRDefault="00847297" w:rsidP="00455587">
      <w:r>
        <w:rPr>
          <w:noProof/>
        </w:rPr>
        <mc:AlternateContent>
          <mc:Choice Requires="wps">
            <w:drawing>
              <wp:anchor distT="0" distB="0" distL="114300" distR="114300" simplePos="0" relativeHeight="251660288" behindDoc="0" locked="0" layoutInCell="1" allowOverlap="1" wp14:anchorId="2D7CAC1F" wp14:editId="21AFE49A">
                <wp:simplePos x="0" y="0"/>
                <wp:positionH relativeFrom="margin">
                  <wp:align>left</wp:align>
                </wp:positionH>
                <wp:positionV relativeFrom="paragraph">
                  <wp:posOffset>95250</wp:posOffset>
                </wp:positionV>
                <wp:extent cx="1797050" cy="4381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1797050" cy="438150"/>
                        </a:xfrm>
                        <a:prstGeom prst="rect">
                          <a:avLst/>
                        </a:prstGeom>
                        <a:solidFill>
                          <a:prstClr val="white"/>
                        </a:solidFill>
                        <a:ln>
                          <a:noFill/>
                        </a:ln>
                        <a:effectLst/>
                      </wps:spPr>
                      <wps:txbx>
                        <w:txbxContent>
                          <w:p w14:paraId="2A0E066F" w14:textId="2F0FB812" w:rsidR="00847297" w:rsidRPr="00E2016B" w:rsidRDefault="00847297" w:rsidP="00847297">
                            <w:pPr>
                              <w:pStyle w:val="Caption"/>
                              <w:rPr>
                                <w:sz w:val="20"/>
                                <w:szCs w:val="20"/>
                              </w:rPr>
                            </w:pPr>
                            <w:r>
                              <w:t xml:space="preserve">Figure </w:t>
                            </w:r>
                            <w:fldSimple w:instr=" SEQ Figure \* ARABIC ">
                              <w:r w:rsidR="00CF279A">
                                <w:rPr>
                                  <w:noProof/>
                                </w:rPr>
                                <w:t>1</w:t>
                              </w:r>
                            </w:fldSimple>
                            <w:r>
                              <w:t xml:space="preserve"> </w:t>
                            </w:r>
                            <w:r w:rsidRPr="008930D2">
                              <w:t>Success in business negotiations, as in poker, may sometimes require dece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D7CAC1F" id="_x0000_t202" coordsize="21600,21600" o:spt="202" path="m,l,21600r21600,l21600,xe">
                <v:stroke joinstyle="miter"/>
                <v:path gradientshapeok="t" o:connecttype="rect"/>
              </v:shapetype>
              <v:shape id="Text Box 1" o:spid="_x0000_s1026" type="#_x0000_t202" style="position:absolute;margin-left:0;margin-top:7.5pt;width:141.5pt;height:34.5pt;z-index:2516602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" stroked="f">
                <v:textbox inset="0,0,0,0">
                  <w:txbxContent>
                    <w:p w14:paraId="2A0E066F" w14:textId="2F0FB812" w:rsidR="00847297" w:rsidRPr="00E2016B" w:rsidRDefault="00847297" w:rsidP="00847297">
                      <w:pPr>
                        <w:pStyle w:val="Caption"/>
                        <w:rPr>
                          <w:sz w:val="20"/>
                          <w:szCs w:val="20"/>
                        </w:rPr>
                      </w:pPr>
                      <w:r>
                        <w:t xml:space="preserve">Figure </w:t>
                      </w:r>
                      <w:fldSimple w:instr=" SEQ Figure \* ARABIC ">
                        <w:r w:rsidR="00CF279A">
                          <w:rPr>
                            <w:noProof/>
                          </w:rPr>
                          <w:t>1</w:t>
                        </w:r>
                      </w:fldSimple>
                      <w:r>
                        <w:t xml:space="preserve"> </w:t>
                      </w:r>
                      <w:r w:rsidRPr="008930D2">
                        <w:t>Success in business negotiations, as in poker, may sometimes require deception.</w:t>
                      </w:r>
                    </w:p>
                  </w:txbxContent>
                </v:textbox>
                <w10:wrap type="square" anchorx="margin"/>
              </v:shape>
            </w:pict>
          </mc:Fallback>
        </mc:AlternateContent>
      </w:r>
      <w:r w:rsidR="008552EC">
        <w:rPr>
          <w:b/>
        </w:rPr>
        <w:t xml:space="preserve">Is doing the bare minimum enough? </w:t>
      </w:r>
      <w:proofErr w:type="spellStart"/>
      <w:r w:rsidR="006C6E64">
        <w:t>Carr</w:t>
      </w:r>
      <w:proofErr w:type="spellEnd"/>
      <w:r w:rsidR="006C6E64">
        <w:t xml:space="preserve"> recognizes that there are clear cases in which business behavior has harmed society as a whole: food producers have mislabeled foods, auto makers have produced vehicles they know are unsafe, and private businesses (such as schools, utilities, medical facilities etc.) have misused public funds that are “supposed” to be used for the common good. </w:t>
      </w:r>
      <w:proofErr w:type="spellStart"/>
      <w:r w:rsidR="006C6E64">
        <w:t>Carr</w:t>
      </w:r>
      <w:proofErr w:type="spellEnd"/>
      <w:r w:rsidR="006C6E64">
        <w:t xml:space="preserve"> argues, however, that businesses have no obligation to do anything more than follow the </w:t>
      </w:r>
      <w:r w:rsidR="006C6E64">
        <w:rPr>
          <w:i/>
        </w:rPr>
        <w:t xml:space="preserve">letter </w:t>
      </w:r>
      <w:r w:rsidR="006C6E64">
        <w:t xml:space="preserve">of the law. If their actions violate the spirit of the law, or if they lead to widespread harms, this is NOT the </w:t>
      </w:r>
      <w:proofErr w:type="gramStart"/>
      <w:r w:rsidR="006C6E64">
        <w:t>business person’s</w:t>
      </w:r>
      <w:proofErr w:type="gramEnd"/>
      <w:r w:rsidR="006C6E64">
        <w:t xml:space="preserve"> responsibility. Instead, </w:t>
      </w:r>
      <w:proofErr w:type="spellStart"/>
      <w:r w:rsidR="006C6E64">
        <w:t>Carr</w:t>
      </w:r>
      <w:proofErr w:type="spellEnd"/>
      <w:r w:rsidR="006C6E64">
        <w:t xml:space="preserve"> argues that it is </w:t>
      </w:r>
      <w:r w:rsidR="006C6E64">
        <w:rPr>
          <w:i/>
        </w:rPr>
        <w:t xml:space="preserve">society’s </w:t>
      </w:r>
      <w:r w:rsidR="006C6E64">
        <w:t>responsibility, since they could prevent these harms by passing stronger laws, hiring more regulators, and so on.</w:t>
      </w:r>
    </w:p>
    <w:p w14:paraId="1976AEDB" w14:textId="05C7A4B3" w:rsidR="001202A4" w:rsidRDefault="0017738D" w:rsidP="001202A4">
      <w:r w:rsidRPr="0017738D">
        <w:rPr>
          <w:b/>
        </w:rPr>
        <w:t xml:space="preserve">Criticisms of </w:t>
      </w:r>
      <w:proofErr w:type="spellStart"/>
      <w:r w:rsidRPr="0017738D">
        <w:rPr>
          <w:b/>
        </w:rPr>
        <w:t>Carr</w:t>
      </w:r>
      <w:proofErr w:type="spellEnd"/>
      <w:r w:rsidRPr="0017738D">
        <w:rPr>
          <w:b/>
        </w:rPr>
        <w:t>.</w:t>
      </w:r>
      <w:r>
        <w:rPr>
          <w:b/>
        </w:rPr>
        <w:t xml:space="preserve"> </w:t>
      </w:r>
      <w:r>
        <w:t xml:space="preserve">There are a number of criticisms of </w:t>
      </w:r>
      <w:proofErr w:type="spellStart"/>
      <w:r>
        <w:t>Carr’s</w:t>
      </w:r>
      <w:proofErr w:type="spellEnd"/>
      <w:r>
        <w:t xml:space="preserve"> argument. One complaint concerns his potential confusion between descriptive ethics (“How do business people currently act?”</w:t>
      </w:r>
      <w:r w:rsidR="00670B79">
        <w:t xml:space="preserve"> or “What are the laws governing business right now?”</w:t>
      </w:r>
      <w:r>
        <w:t xml:space="preserve">) for a normative question (“How </w:t>
      </w:r>
      <w:r>
        <w:rPr>
          <w:i/>
        </w:rPr>
        <w:t xml:space="preserve">should </w:t>
      </w:r>
      <w:r>
        <w:t>business people act?”</w:t>
      </w:r>
      <w:r w:rsidR="00670B79">
        <w:t xml:space="preserve"> or “What </w:t>
      </w:r>
      <w:r w:rsidR="00670B79">
        <w:rPr>
          <w:i/>
        </w:rPr>
        <w:t xml:space="preserve">should </w:t>
      </w:r>
      <w:r w:rsidR="00670B79">
        <w:t>the laws be?”</w:t>
      </w:r>
      <w:r>
        <w:t xml:space="preserve">). This leaves open the possibility that the current way of doing things is not the </w:t>
      </w:r>
      <w:r>
        <w:rPr>
          <w:i/>
        </w:rPr>
        <w:t xml:space="preserve">best </w:t>
      </w:r>
      <w:r w:rsidR="00670B79">
        <w:t>way of doing them</w:t>
      </w:r>
      <w:r>
        <w:t xml:space="preserve">. While </w:t>
      </w:r>
      <w:proofErr w:type="spellStart"/>
      <w:r>
        <w:t>Carr</w:t>
      </w:r>
      <w:proofErr w:type="spellEnd"/>
      <w:r>
        <w:t xml:space="preserve"> may be correct in claiming that, </w:t>
      </w:r>
      <w:r>
        <w:rPr>
          <w:i/>
        </w:rPr>
        <w:t xml:space="preserve">given the way the world is, </w:t>
      </w:r>
      <w:r>
        <w:t>a business person has no choice but to “bluff,” he doesn’t provide any argument for thinking this aspect of business practice couldn’t (or shouldn’t) change, either at the level of individual firms, or</w:t>
      </w:r>
      <w:r w:rsidR="00670B79">
        <w:t xml:space="preserve"> throughout society</w:t>
      </w:r>
      <w:r>
        <w:t xml:space="preserve">. Another criticism concerns the strength of his conclusion. Many writers on business ethics have been willing to grant </w:t>
      </w:r>
      <w:proofErr w:type="spellStart"/>
      <w:r>
        <w:t>Carr’s</w:t>
      </w:r>
      <w:proofErr w:type="spellEnd"/>
      <w:r>
        <w:t xml:space="preserve"> </w:t>
      </w:r>
      <w:r w:rsidR="00670B79">
        <w:t xml:space="preserve">general </w:t>
      </w:r>
      <w:r>
        <w:t>idea that “bluffing” is sometimes</w:t>
      </w:r>
      <w:r w:rsidR="00077D2B">
        <w:t xml:space="preserve"> (but not always!)</w:t>
      </w:r>
      <w:r>
        <w:t xml:space="preserve"> morally acceptable. At times, </w:t>
      </w:r>
      <w:r w:rsidR="00670B79">
        <w:t xml:space="preserve">however, </w:t>
      </w:r>
      <w:proofErr w:type="spellStart"/>
      <w:r w:rsidR="00670B79">
        <w:t>Carr</w:t>
      </w:r>
      <w:proofErr w:type="spellEnd"/>
      <w:r>
        <w:t xml:space="preserve"> comes close to endorsing a</w:t>
      </w:r>
      <w:r w:rsidR="00670B79">
        <w:t xml:space="preserve"> much stronger</w:t>
      </w:r>
      <w:r>
        <w:t xml:space="preserve"> conclusion—that “anything goes”</w:t>
      </w:r>
      <w:r w:rsidR="00670B79">
        <w:t xml:space="preserve"> in business</w:t>
      </w:r>
      <w:r>
        <w:t xml:space="preserve"> so long as you don’t get caught—</w:t>
      </w:r>
      <w:r w:rsidR="00670B79">
        <w:t>that is much more controversial</w:t>
      </w:r>
      <w:r w:rsidR="003229BA">
        <w:t xml:space="preserve"> (and is in fact widely rejected)</w:t>
      </w:r>
      <w:r w:rsidR="00670B79">
        <w:t xml:space="preserve">. </w:t>
      </w:r>
      <w:r w:rsidR="003229BA">
        <w:t xml:space="preserve">This conclusion is, in any case, not very well-supported by </w:t>
      </w:r>
      <w:proofErr w:type="spellStart"/>
      <w:r w:rsidR="003229BA">
        <w:t>Carr’s</w:t>
      </w:r>
      <w:proofErr w:type="spellEnd"/>
      <w:r w:rsidR="003229BA">
        <w:t xml:space="preserve"> poker analogy, since the people </w:t>
      </w:r>
      <w:r w:rsidR="003229BA">
        <w:rPr>
          <w:i/>
        </w:rPr>
        <w:t xml:space="preserve">harmed </w:t>
      </w:r>
      <w:r w:rsidR="003229BA">
        <w:t xml:space="preserve">by unethical business </w:t>
      </w:r>
      <w:r w:rsidR="003229BA">
        <w:lastRenderedPageBreak/>
        <w:t>activity are often “innocent bystanders,” as opposed to willing participants in a competitive game with well-understood rules and stakes.</w:t>
      </w:r>
    </w:p>
    <w:p w14:paraId="79485D8C" w14:textId="3CDE1181" w:rsidR="002E469B" w:rsidRDefault="00FE35CF" w:rsidP="00077D2B">
      <w:pPr>
        <w:pStyle w:val="Heading2"/>
      </w:pPr>
      <w:r>
        <w:t>Bok on SecreTs, for good and Bad</w:t>
      </w:r>
    </w:p>
    <w:p w14:paraId="37FBC694" w14:textId="1E13BB83" w:rsidR="00077D2B" w:rsidRDefault="00813406" w:rsidP="00077D2B">
      <w:r>
        <w:rPr>
          <w:noProof/>
        </w:rPr>
        <w:drawing>
          <wp:anchor distT="0" distB="0" distL="114300" distR="114300" simplePos="0" relativeHeight="251661312" behindDoc="0" locked="0" layoutInCell="1" allowOverlap="1" wp14:anchorId="7BE3602D" wp14:editId="5BCC0667">
            <wp:simplePos x="0" y="0"/>
            <wp:positionH relativeFrom="margin">
              <wp:align>left</wp:align>
            </wp:positionH>
            <wp:positionV relativeFrom="paragraph">
              <wp:posOffset>66675</wp:posOffset>
            </wp:positionV>
            <wp:extent cx="2162175" cy="1637665"/>
            <wp:effectExtent l="0" t="0" r="9525" b="635"/>
            <wp:wrapSquare wrapText="bothSides"/>
            <wp:docPr id="3" name="Picture 3" descr="http://stmedia.startribune.com/images/ows_144304921221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tmedia.startribune.com/images/ows_144304921221935.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62175" cy="16376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7D2B">
        <w:t xml:space="preserve">A second set of moral issues related to honesty concerns the role of </w:t>
      </w:r>
      <w:r w:rsidR="00077D2B" w:rsidRPr="00077D2B">
        <w:rPr>
          <w:i/>
        </w:rPr>
        <w:t>secrecy</w:t>
      </w:r>
      <w:r w:rsidR="00077D2B">
        <w:t xml:space="preserve"> and</w:t>
      </w:r>
      <w:r w:rsidR="00077D2B" w:rsidRPr="00077D2B">
        <w:rPr>
          <w:i/>
        </w:rPr>
        <w:t xml:space="preserve"> privacy</w:t>
      </w:r>
      <w:r w:rsidR="00077D2B">
        <w:t xml:space="preserve"> in the world business.</w:t>
      </w:r>
      <w:r w:rsidR="00F26638">
        <w:t xml:space="preserve"> As with bluffing, it seems plausible that the norms governing these are </w:t>
      </w:r>
      <w:r w:rsidR="00F26638">
        <w:rPr>
          <w:i/>
        </w:rPr>
        <w:t xml:space="preserve">different </w:t>
      </w:r>
      <w:r w:rsidR="00F26638">
        <w:t>in the business world than they are in private life.</w:t>
      </w:r>
      <w:r w:rsidR="00077D2B">
        <w:t xml:space="preserve"> These concerns show up in various ways:</w:t>
      </w:r>
    </w:p>
    <w:p w14:paraId="44EECE1F" w14:textId="77FAE062" w:rsidR="00077D2B" w:rsidRDefault="00077D2B" w:rsidP="00077D2B">
      <w:pPr>
        <w:pStyle w:val="ListParagraph"/>
        <w:numPr>
          <w:ilvl w:val="0"/>
          <w:numId w:val="1"/>
        </w:numPr>
      </w:pPr>
      <w:r>
        <w:t xml:space="preserve">What sorts of information are businesses </w:t>
      </w:r>
      <w:r>
        <w:rPr>
          <w:i/>
        </w:rPr>
        <w:t xml:space="preserve">morally </w:t>
      </w:r>
      <w:r>
        <w:t xml:space="preserve">allowed to conceal from their competitors? Their customers? Government regulators? On the one hand, a functioning free market requires that firms be permitted </w:t>
      </w:r>
      <w:r>
        <w:rPr>
          <w:i/>
        </w:rPr>
        <w:t xml:space="preserve">some </w:t>
      </w:r>
      <w:r>
        <w:t xml:space="preserve">level of concealment from one another; on the other hand, allowing too much concealment makes it much more difficult to uncover </w:t>
      </w:r>
      <w:r w:rsidR="00F47574">
        <w:t xml:space="preserve">cases of fraud, </w:t>
      </w:r>
      <w:r w:rsidR="00634924">
        <w:t>abuse</w:t>
      </w:r>
      <w:r w:rsidR="00F47574">
        <w:t>, or corruption</w:t>
      </w:r>
      <w:r w:rsidR="00634924">
        <w:t>.</w:t>
      </w:r>
    </w:p>
    <w:p w14:paraId="07DF9914" w14:textId="6E7F08FC" w:rsidR="00077D2B" w:rsidRDefault="006F4191" w:rsidP="00077D2B">
      <w:pPr>
        <w:pStyle w:val="ListParagraph"/>
        <w:numPr>
          <w:ilvl w:val="0"/>
          <w:numId w:val="1"/>
        </w:numPr>
      </w:pPr>
      <w:r>
        <w:rPr>
          <w:noProof/>
        </w:rPr>
        <mc:AlternateContent>
          <mc:Choice Requires="wps">
            <w:drawing>
              <wp:anchor distT="0" distB="0" distL="114300" distR="114300" simplePos="0" relativeHeight="251663360" behindDoc="0" locked="0" layoutInCell="1" allowOverlap="1" wp14:anchorId="67EB6A61" wp14:editId="3CA15EBC">
                <wp:simplePos x="0" y="0"/>
                <wp:positionH relativeFrom="margin">
                  <wp:align>left</wp:align>
                </wp:positionH>
                <wp:positionV relativeFrom="paragraph">
                  <wp:posOffset>72390</wp:posOffset>
                </wp:positionV>
                <wp:extent cx="2224405" cy="1022985"/>
                <wp:effectExtent l="0" t="0" r="4445" b="5715"/>
                <wp:wrapSquare wrapText="bothSides"/>
                <wp:docPr id="4" name="Text Box 4"/>
                <wp:cNvGraphicFramePr/>
                <a:graphic xmlns:a="http://schemas.openxmlformats.org/drawingml/2006/main">
                  <a:graphicData uri="http://schemas.microsoft.com/office/word/2010/wordprocessingShape">
                    <wps:wsp>
                      <wps:cNvSpPr txBox="1"/>
                      <wps:spPr>
                        <a:xfrm>
                          <a:off x="0" y="0"/>
                          <a:ext cx="2224405" cy="1022985"/>
                        </a:xfrm>
                        <a:prstGeom prst="rect">
                          <a:avLst/>
                        </a:prstGeom>
                        <a:solidFill>
                          <a:prstClr val="white"/>
                        </a:solidFill>
                        <a:ln>
                          <a:noFill/>
                        </a:ln>
                        <a:effectLst/>
                      </wps:spPr>
                      <wps:txbx>
                        <w:txbxContent>
                          <w:p w14:paraId="1F9FF587" w14:textId="3827A538" w:rsidR="003C237B" w:rsidRPr="006F3C4E" w:rsidRDefault="003C237B" w:rsidP="003C237B">
                            <w:pPr>
                              <w:pStyle w:val="Caption"/>
                              <w:rPr>
                                <w:sz w:val="20"/>
                                <w:szCs w:val="20"/>
                              </w:rPr>
                            </w:pPr>
                            <w:r>
                              <w:t xml:space="preserve">Figure </w:t>
                            </w:r>
                            <w:fldSimple w:instr=" SEQ Figure \* ARABIC ">
                              <w:r w:rsidR="00CF279A">
                                <w:rPr>
                                  <w:noProof/>
                                </w:rPr>
                                <w:t>2</w:t>
                              </w:r>
                            </w:fldSimple>
                            <w:r>
                              <w:t xml:space="preserve"> In 2015, it was discovered that some </w:t>
                            </w:r>
                            <w:proofErr w:type="gramStart"/>
                            <w:r>
                              <w:t xml:space="preserve">Volkswagen </w:t>
                            </w:r>
                            <w:r>
                              <w:rPr>
                                <w:noProof/>
                              </w:rPr>
                              <w:t xml:space="preserve"> cars</w:t>
                            </w:r>
                            <w:proofErr w:type="gramEnd"/>
                            <w:r>
                              <w:rPr>
                                <w:noProof/>
                              </w:rPr>
                              <w:t xml:space="preserve"> had been </w:t>
                            </w:r>
                            <w:r w:rsidR="00663980">
                              <w:rPr>
                                <w:noProof/>
                              </w:rPr>
                              <w:t xml:space="preserve">secretly </w:t>
                            </w:r>
                            <w:r>
                              <w:rPr>
                                <w:noProof/>
                              </w:rPr>
                              <w:t>designed to "cheat" on emissions tests. The increased emissions may have led to 50+ premature deaths in th</w:t>
                            </w:r>
                            <w:r w:rsidR="00FE35CF">
                              <w:rPr>
                                <w:noProof/>
                              </w:rPr>
                              <w:t>e US</w:t>
                            </w:r>
                            <w:r>
                              <w:rPr>
                                <w:noProof/>
                              </w:rPr>
                              <w:t>.</w:t>
                            </w:r>
                            <w:r w:rsidR="006F4191">
                              <w:rPr>
                                <w:noProof/>
                              </w:rPr>
                              <w:t xml:space="preserve"> It is important to remember that laws protecting “private” corporate data </w:t>
                            </w:r>
                            <w:r w:rsidR="00097602">
                              <w:rPr>
                                <w:noProof/>
                              </w:rPr>
                              <w:t>can also enable wrongdo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B6A61" id="Text Box 4" o:spid="_x0000_s1027" type="#_x0000_t202" style="position:absolute;left:0;text-align:left;margin-left:0;margin-top:5.7pt;width:175.15pt;height:80.5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" stroked="f">
                <v:textbox inset="0,0,0,0">
                  <w:txbxContent>
                    <w:p w14:paraId="1F9FF587" w14:textId="3827A538" w:rsidR="003C237B" w:rsidRPr="006F3C4E" w:rsidRDefault="003C237B" w:rsidP="003C237B">
                      <w:pPr>
                        <w:pStyle w:val="Caption"/>
                        <w:rPr>
                          <w:sz w:val="20"/>
                          <w:szCs w:val="20"/>
                        </w:rPr>
                      </w:pPr>
                      <w:r>
                        <w:t xml:space="preserve">Figure </w:t>
                      </w:r>
                      <w:fldSimple w:instr=" SEQ Figure \* ARABIC ">
                        <w:r w:rsidR="00CF279A">
                          <w:rPr>
                            <w:noProof/>
                          </w:rPr>
                          <w:t>2</w:t>
                        </w:r>
                      </w:fldSimple>
                      <w:r>
                        <w:t xml:space="preserve"> In 2015, it was discovered that some </w:t>
                      </w:r>
                      <w:proofErr w:type="gramStart"/>
                      <w:r>
                        <w:t xml:space="preserve">Volkswagen </w:t>
                      </w:r>
                      <w:r>
                        <w:rPr>
                          <w:noProof/>
                        </w:rPr>
                        <w:t xml:space="preserve"> cars</w:t>
                      </w:r>
                      <w:proofErr w:type="gramEnd"/>
                      <w:r>
                        <w:rPr>
                          <w:noProof/>
                        </w:rPr>
                        <w:t xml:space="preserve"> had been </w:t>
                      </w:r>
                      <w:r w:rsidR="00663980">
                        <w:rPr>
                          <w:noProof/>
                        </w:rPr>
                        <w:t xml:space="preserve">secretly </w:t>
                      </w:r>
                      <w:r>
                        <w:rPr>
                          <w:noProof/>
                        </w:rPr>
                        <w:t>designed to "cheat" on emissions tests. The increased emissions may have led to 50+ premature deaths in th</w:t>
                      </w:r>
                      <w:r w:rsidR="00FE35CF">
                        <w:rPr>
                          <w:noProof/>
                        </w:rPr>
                        <w:t>e US</w:t>
                      </w:r>
                      <w:r>
                        <w:rPr>
                          <w:noProof/>
                        </w:rPr>
                        <w:t>.</w:t>
                      </w:r>
                      <w:r w:rsidR="006F4191">
                        <w:rPr>
                          <w:noProof/>
                        </w:rPr>
                        <w:t xml:space="preserve"> It is important to remember that laws protecting “private” corporate data </w:t>
                      </w:r>
                      <w:r w:rsidR="00097602">
                        <w:rPr>
                          <w:noProof/>
                        </w:rPr>
                        <w:t>can also enable wrongdoing.</w:t>
                      </w:r>
                    </w:p>
                  </w:txbxContent>
                </v:textbox>
                <w10:wrap type="square" anchorx="margin"/>
              </v:shape>
            </w:pict>
          </mc:Fallback>
        </mc:AlternateContent>
      </w:r>
      <w:r w:rsidR="00077D2B">
        <w:t xml:space="preserve">What sorts of “private” information—regarding health, relationship status, substance use, religious practices, political activities, etc.—are business </w:t>
      </w:r>
      <w:r w:rsidR="00077D2B">
        <w:rPr>
          <w:i/>
        </w:rPr>
        <w:t xml:space="preserve">employees </w:t>
      </w:r>
      <w:r w:rsidR="00077D2B">
        <w:t>morally entitled keep secret from their employers, or from the government?</w:t>
      </w:r>
      <w:r w:rsidR="00634924">
        <w:t xml:space="preserve"> Again, there is a clear tradeoff between the individual employees’ wellbeing, and the “greater good” of those whose lives are affected the employee’s choices.</w:t>
      </w:r>
    </w:p>
    <w:p w14:paraId="7F4C6F32" w14:textId="6837F24D" w:rsidR="00C9542D" w:rsidRDefault="00FE35CF" w:rsidP="00634924">
      <w:r>
        <w:rPr>
          <w:b/>
        </w:rPr>
        <w:t xml:space="preserve">Secrecy vs. privacy. </w:t>
      </w:r>
      <w:r w:rsidR="00C97D72">
        <w:t xml:space="preserve">The philosopher </w:t>
      </w:r>
      <w:proofErr w:type="spellStart"/>
      <w:r w:rsidR="00C97D72">
        <w:t>Sissella</w:t>
      </w:r>
      <w:proofErr w:type="spellEnd"/>
      <w:r w:rsidR="00C97D72">
        <w:t xml:space="preserve"> Bok </w:t>
      </w:r>
      <w:r w:rsidR="00BD245A">
        <w:t xml:space="preserve">(1989) </w:t>
      </w:r>
      <w:r w:rsidR="00C97D72">
        <w:t xml:space="preserve">defines </w:t>
      </w:r>
      <w:r w:rsidR="00C97D72">
        <w:rPr>
          <w:b/>
        </w:rPr>
        <w:t xml:space="preserve">secrecy </w:t>
      </w:r>
      <w:r w:rsidR="00C97D72">
        <w:t xml:space="preserve">as “intentional concealment” and </w:t>
      </w:r>
      <w:r w:rsidR="00C97D72">
        <w:rPr>
          <w:b/>
        </w:rPr>
        <w:t xml:space="preserve">privacy </w:t>
      </w:r>
      <w:r w:rsidR="00C97D72">
        <w:t xml:space="preserve">as “the condition of being protected from unwanted access to others.” She notes that, while these are related, they are not the same thing. </w:t>
      </w:r>
      <w:r w:rsidR="00C9542D">
        <w:t>For example, g</w:t>
      </w:r>
      <w:r w:rsidR="00C97D72">
        <w:t xml:space="preserve">overnments and corporation often have secret meetings regarding plans whose </w:t>
      </w:r>
      <w:r w:rsidR="00C97D72">
        <w:rPr>
          <w:i/>
        </w:rPr>
        <w:t xml:space="preserve">effects </w:t>
      </w:r>
      <w:r w:rsidR="00C97D72">
        <w:t>are not private. Similarly, one’s “private” life (especially if involves social media) need not be all that secr</w:t>
      </w:r>
      <w:r w:rsidR="00C9542D">
        <w:t>et. Partially because of this, Bok rejects the (simplistic) view that that giving individuals (or businesses) more power to keep things “secret” is an inherently good thing. So, we need to be very careful when businesses claim a “right to privacy” to justify keeping secrets (the contents of which may well be anything but private).</w:t>
      </w:r>
    </w:p>
    <w:p w14:paraId="546005E7" w14:textId="3B5BA4FE" w:rsidR="00634924" w:rsidRDefault="00FE35CF" w:rsidP="00634924">
      <w:r>
        <w:rPr>
          <w:b/>
        </w:rPr>
        <w:t xml:space="preserve">The benefits and harms of keeping secrets. </w:t>
      </w:r>
      <w:r w:rsidR="00C9542D">
        <w:t xml:space="preserve">On the other, Bok also rejects the idea that keeping secrets is akin to lying, or that it is inherently morally wrong. In fact, she argues that giving people (and, presumably businesses) some power over what stays secret is </w:t>
      </w:r>
      <w:r w:rsidR="00C9542D">
        <w:rPr>
          <w:i/>
        </w:rPr>
        <w:t xml:space="preserve">necessary </w:t>
      </w:r>
      <w:r w:rsidR="00C9542D">
        <w:t xml:space="preserve">for the formation of personal identity, long-term planning, the execution of these plans, and even for preserving a notion of “private” property. Like </w:t>
      </w:r>
      <w:proofErr w:type="spellStart"/>
      <w:r w:rsidR="00C9542D">
        <w:t>C</w:t>
      </w:r>
      <w:r w:rsidR="00407A50">
        <w:t>arr</w:t>
      </w:r>
      <w:proofErr w:type="spellEnd"/>
      <w:r w:rsidR="00407A50">
        <w:t xml:space="preserve">, Bok rejects the idea that we should continually aim for “more honesty” or “more openness.” Unlike </w:t>
      </w:r>
      <w:proofErr w:type="spellStart"/>
      <w:r w:rsidR="00407A50">
        <w:t>Carr</w:t>
      </w:r>
      <w:proofErr w:type="spellEnd"/>
      <w:r w:rsidR="00407A50">
        <w:t>, however, Bok explicitly recognizes that keeping secrets can have both morally good and morally bad effects, and that these will need to be carefully weighed when considering what ought to be done in a particular case.</w:t>
      </w:r>
    </w:p>
    <w:p w14:paraId="63833380" w14:textId="3EC79A14" w:rsidR="00FE35CF" w:rsidRDefault="005F65DC" w:rsidP="005F65DC">
      <w:pPr>
        <w:pStyle w:val="Heading2"/>
      </w:pPr>
      <w:r>
        <w:t xml:space="preserve">Case Study: </w:t>
      </w:r>
      <w:r w:rsidR="009A7A12">
        <w:t>Giving Effective Feedback</w:t>
      </w:r>
      <w:r w:rsidR="00BD245A">
        <w:t xml:space="preserve"> </w:t>
      </w:r>
    </w:p>
    <w:p w14:paraId="0A6EC27E" w14:textId="6F409CE5" w:rsidR="009A7A12" w:rsidRDefault="00E17914" w:rsidP="009A7A12">
      <w:pPr>
        <w:pStyle w:val="Quote"/>
      </w:pPr>
      <w:r w:rsidRPr="00E17914">
        <w:t xml:space="preserve">To be clear, instruction—telling people what steps to follow or what factual knowledge they’re lacking—can be truly useful: That’s why we have checklists in airplane cockpits and, more recently, in operating rooms. There is indeed a right way for a nurse to give an injection safely, and if you as a novice nurse miss one of the steps, or if you’re unaware of critical facts about a patient’s condition, then someone should tell you. But the occasions when the actions or knowledge necessary to minimally perform a job can be objectively defined in advance are rare and becoming rarer. What we mean by “feedback” is very different. Feedback is about telling people what we think of their performance and how they should do it better—whether they’re giving an effective presentation, leading a team, or creating a strategy. And on that, the research is clear: Telling people what we think of </w:t>
      </w:r>
      <w:r w:rsidRPr="00E17914">
        <w:lastRenderedPageBreak/>
        <w:t xml:space="preserve">their performance doesn’t help them thrive and </w:t>
      </w:r>
      <w:proofErr w:type="gramStart"/>
      <w:r w:rsidRPr="00E17914">
        <w:t>excel, and</w:t>
      </w:r>
      <w:proofErr w:type="gramEnd"/>
      <w:r w:rsidRPr="00E17914">
        <w:t xml:space="preserve"> telling people how we think they should improve actually hinders learning.</w:t>
      </w:r>
      <w:r w:rsidR="00945E3C">
        <w:t xml:space="preserve"> (</w:t>
      </w:r>
      <w:r w:rsidR="009943AF">
        <w:t>Buckingham and Goodall)</w:t>
      </w:r>
      <w:r w:rsidR="009A7A12">
        <w:t xml:space="preserve"> </w:t>
      </w:r>
      <w:r w:rsidR="000E2A35">
        <w:rPr>
          <w:rStyle w:val="FootnoteReference"/>
        </w:rPr>
        <w:footnoteReference w:id="1"/>
      </w:r>
    </w:p>
    <w:p w14:paraId="65637B63" w14:textId="77777777" w:rsidR="00AA292E" w:rsidRDefault="009943AF" w:rsidP="009943AF">
      <w:r>
        <w:t xml:space="preserve">One of the more ethically challenging aspects of working in any sort of leadership role involves giving effective </w:t>
      </w:r>
      <w:r>
        <w:rPr>
          <w:i/>
          <w:iCs/>
        </w:rPr>
        <w:t xml:space="preserve">feedback </w:t>
      </w:r>
      <w:r>
        <w:t xml:space="preserve">to your subordinates or peers. So, suppose someone that you supervise has been struggling in certain (important) aspects of their job. On the one hand, failing to give such feedback can have disastrous consequences for both the organization (since </w:t>
      </w:r>
      <w:r w:rsidR="00865589">
        <w:t xml:space="preserve">the bad work will likely continue) and quite possibly for that employee as well (after all, if they don’t learn to improve, they might eventually lose their job). On the other hand, </w:t>
      </w:r>
      <w:r w:rsidR="00D67BC9">
        <w:t xml:space="preserve">recent research has suggested that </w:t>
      </w:r>
      <w:r w:rsidR="00865589">
        <w:t xml:space="preserve">giving poor feedback can </w:t>
      </w:r>
      <w:proofErr w:type="gramStart"/>
      <w:r w:rsidR="00865589">
        <w:t>actually make</w:t>
      </w:r>
      <w:proofErr w:type="gramEnd"/>
      <w:r w:rsidR="00865589">
        <w:t xml:space="preserve"> things </w:t>
      </w:r>
      <w:r w:rsidR="00865589">
        <w:rPr>
          <w:i/>
          <w:iCs/>
        </w:rPr>
        <w:t>worse</w:t>
      </w:r>
      <w:r w:rsidR="00D67BC9">
        <w:rPr>
          <w:i/>
          <w:iCs/>
        </w:rPr>
        <w:t xml:space="preserve"> </w:t>
      </w:r>
      <w:r w:rsidR="00D67BC9">
        <w:t xml:space="preserve">(in the straight-forward sense that it will actually make people worse at their job). </w:t>
      </w:r>
    </w:p>
    <w:p w14:paraId="53BAD38F" w14:textId="562C81CF" w:rsidR="009943AF" w:rsidRDefault="00D67BC9" w:rsidP="009943AF">
      <w:r>
        <w:t>In particular, B</w:t>
      </w:r>
      <w:r w:rsidR="009030ED">
        <w:t>uckingham and Goodall have argued that some common practice</w:t>
      </w:r>
      <w:r w:rsidR="00793512">
        <w:t>s/beliefs about feedback</w:t>
      </w:r>
      <w:r w:rsidR="00D21AF5">
        <w:t xml:space="preserve"> (basically, </w:t>
      </w:r>
      <w:r w:rsidR="00557D6D">
        <w:t>they oppose the idea</w:t>
      </w:r>
      <w:r w:rsidR="00D21AF5">
        <w:t xml:space="preserve"> that you should focus on telling people what they did wrong, and describe step-by-step how to do it better) don’t work, at least for the sorts of </w:t>
      </w:r>
      <w:r w:rsidR="00D21AF5">
        <w:rPr>
          <w:i/>
          <w:iCs/>
        </w:rPr>
        <w:t xml:space="preserve">general </w:t>
      </w:r>
      <w:r w:rsidR="00D21AF5">
        <w:t>abilities that managers are often trying to a</w:t>
      </w:r>
      <w:r w:rsidR="00285EE6">
        <w:t>ss</w:t>
      </w:r>
      <w:r w:rsidR="00D21AF5">
        <w:t>ess</w:t>
      </w:r>
      <w:r w:rsidR="00924457">
        <w:t xml:space="preserve"> in their employees</w:t>
      </w:r>
      <w:r w:rsidR="00D21AF5">
        <w:t xml:space="preserve"> (e.g., </w:t>
      </w:r>
      <w:r w:rsidR="00492676">
        <w:t>it’s fine to give step-by-step feedback on how to use MS Word</w:t>
      </w:r>
      <w:r w:rsidR="00285EE6">
        <w:t xml:space="preserve"> when the person doesn’t understand a particular function</w:t>
      </w:r>
      <w:r w:rsidR="00492676">
        <w:t>; the problem is when you start trying to give feedback on “how to be a good office manager”</w:t>
      </w:r>
      <w:r w:rsidR="004A2F7E">
        <w:t xml:space="preserve"> or “how to be good at sales.”</w:t>
      </w:r>
      <w:r w:rsidR="00492676">
        <w:t>)</w:t>
      </w:r>
      <w:r w:rsidR="00285EE6">
        <w:t>.</w:t>
      </w:r>
      <w:r w:rsidR="009030ED">
        <w:t xml:space="preserve"> </w:t>
      </w:r>
      <w:r w:rsidR="000A338D">
        <w:t xml:space="preserve">They link the popularity of this sort of feedback to </w:t>
      </w:r>
      <w:r w:rsidR="00945E3C">
        <w:t>three mistakes</w:t>
      </w:r>
      <w:r w:rsidR="000A338D">
        <w:t>:</w:t>
      </w:r>
    </w:p>
    <w:p w14:paraId="3254A819" w14:textId="0FBD4661" w:rsidR="000A338D" w:rsidRPr="00945E3C" w:rsidRDefault="00A76B1B" w:rsidP="000A338D">
      <w:pPr>
        <w:pStyle w:val="ListParagraph"/>
        <w:numPr>
          <w:ilvl w:val="0"/>
          <w:numId w:val="6"/>
        </w:numPr>
        <w:rPr>
          <w:b/>
          <w:bCs/>
        </w:rPr>
      </w:pPr>
      <w:r w:rsidRPr="00F2358D">
        <w:rPr>
          <w:b/>
          <w:bCs/>
        </w:rPr>
        <w:t xml:space="preserve">We </w:t>
      </w:r>
      <w:r w:rsidR="00721CA9">
        <w:rPr>
          <w:b/>
          <w:bCs/>
        </w:rPr>
        <w:t xml:space="preserve">(incorrectly) think that we can consistently see important “truths” about employees that they can’t see. </w:t>
      </w:r>
      <w:r w:rsidR="00721CA9">
        <w:t>It’s tempting for supervisors to think that, because of their experience/training, they can “see” certain personality characteristics that the employee themselves can’t see (for example, that the person is rude, or sloppy, or anxious, or whatever). However, research has repe</w:t>
      </w:r>
      <w:r w:rsidR="00557D6D">
        <w:t>atedly revealed that we are NOT good at making these sorts of judgements about other people (instead, we are heavily biased based on all sorts of irrelevant factors, from appearance to accent to shared culture to sex/gender, etc.).</w:t>
      </w:r>
    </w:p>
    <w:p w14:paraId="6B41C191" w14:textId="3A321408" w:rsidR="00945E3C" w:rsidRPr="00945E3C" w:rsidRDefault="00945E3C" w:rsidP="00945E3C">
      <w:pPr>
        <w:pStyle w:val="ListParagraph"/>
        <w:numPr>
          <w:ilvl w:val="1"/>
          <w:numId w:val="6"/>
        </w:numPr>
      </w:pPr>
      <w:r w:rsidRPr="00945E3C">
        <w:rPr>
          <w:i/>
          <w:iCs/>
        </w:rPr>
        <w:t>What to do instead?</w:t>
      </w:r>
      <w:r>
        <w:rPr>
          <w:i/>
          <w:iCs/>
        </w:rPr>
        <w:t xml:space="preserve"> </w:t>
      </w:r>
      <w:r>
        <w:t xml:space="preserve">Talk to the person about what </w:t>
      </w:r>
      <w:r>
        <w:rPr>
          <w:i/>
          <w:iCs/>
        </w:rPr>
        <w:t xml:space="preserve">they </w:t>
      </w:r>
      <w:r>
        <w:t>feel their strengths are, and how they’ve used these in the past. Help them apply these strengths to the new position.</w:t>
      </w:r>
    </w:p>
    <w:p w14:paraId="724276A9" w14:textId="5EC5C1C4" w:rsidR="00557D6D" w:rsidRPr="004A30AF" w:rsidRDefault="00557D6D" w:rsidP="000A338D">
      <w:pPr>
        <w:pStyle w:val="ListParagraph"/>
        <w:numPr>
          <w:ilvl w:val="0"/>
          <w:numId w:val="6"/>
        </w:numPr>
        <w:rPr>
          <w:b/>
          <w:bCs/>
        </w:rPr>
      </w:pPr>
      <w:r>
        <w:rPr>
          <w:b/>
          <w:bCs/>
        </w:rPr>
        <w:t xml:space="preserve">We (incorrectly) think </w:t>
      </w:r>
      <w:r w:rsidR="00E06B36">
        <w:rPr>
          <w:b/>
          <w:bCs/>
        </w:rPr>
        <w:t xml:space="preserve">we can “teach” </w:t>
      </w:r>
      <w:r w:rsidR="00633936">
        <w:rPr>
          <w:b/>
          <w:bCs/>
        </w:rPr>
        <w:t>people to improve by point</w:t>
      </w:r>
      <w:r w:rsidR="00133809">
        <w:rPr>
          <w:b/>
          <w:bCs/>
        </w:rPr>
        <w:t xml:space="preserve">ing out what they are lacking. </w:t>
      </w:r>
      <w:r w:rsidR="00133809">
        <w:t>Most managers supervisors achieved their positions by being good at their jobs. With this is mind, its easy to think that they can *improve* those who are falling short by holding up themselves as models (“you’re not good at writing ads, but Don Draper is good at it. You should just copy whatever he does.”). Again, though, research doesn’t support this idea about learning, at least for these general sorts of skills (again, this works perfectly well for teaching more concrete things!).</w:t>
      </w:r>
      <w:r w:rsidR="00964148">
        <w:t xml:space="preserve"> Instead,</w:t>
      </w:r>
      <w:r w:rsidR="00644A7C">
        <w:t xml:space="preserve"> it seems that people achieve the same sort of “excellence” (e.g., “being a good </w:t>
      </w:r>
      <w:r w:rsidR="00671AC9">
        <w:t>goal-keeper in soccer” or “being a good three-pointer shooter in basketball</w:t>
      </w:r>
      <w:r w:rsidR="00CD31D5">
        <w:t>”</w:t>
      </w:r>
      <w:r w:rsidR="00671AC9">
        <w:t xml:space="preserve">) in all sorts of ways, with each person building on their own (existing) strengths. </w:t>
      </w:r>
    </w:p>
    <w:p w14:paraId="63A77147" w14:textId="049057D0" w:rsidR="004A30AF" w:rsidRPr="00CD31D5" w:rsidRDefault="004A30AF" w:rsidP="004A30AF">
      <w:pPr>
        <w:pStyle w:val="ListParagraph"/>
        <w:numPr>
          <w:ilvl w:val="1"/>
          <w:numId w:val="6"/>
        </w:numPr>
        <w:rPr>
          <w:b/>
          <w:bCs/>
        </w:rPr>
      </w:pPr>
      <w:r>
        <w:rPr>
          <w:i/>
          <w:iCs/>
        </w:rPr>
        <w:t xml:space="preserve">What to instead? </w:t>
      </w:r>
      <w:r>
        <w:t xml:space="preserve">Make sure to emphasize “positive feedback”—highlight the sorts of things they </w:t>
      </w:r>
      <w:r w:rsidR="00DE6ACA">
        <w:t>seem to do well/differently</w:t>
      </w:r>
      <w:r>
        <w:t xml:space="preserve"> (or, at least, the sorts of things they seem to show potential for). </w:t>
      </w:r>
    </w:p>
    <w:p w14:paraId="3D900A9B" w14:textId="77777777" w:rsidR="00DE6ACA" w:rsidRPr="00DE6ACA" w:rsidRDefault="00CD31D5" w:rsidP="000A338D">
      <w:pPr>
        <w:pStyle w:val="ListParagraph"/>
        <w:numPr>
          <w:ilvl w:val="0"/>
          <w:numId w:val="6"/>
        </w:numPr>
        <w:rPr>
          <w:b/>
          <w:bCs/>
        </w:rPr>
      </w:pPr>
      <w:r>
        <w:rPr>
          <w:b/>
          <w:bCs/>
        </w:rPr>
        <w:t xml:space="preserve">We (incorrectly) </w:t>
      </w:r>
      <w:r w:rsidR="00961DAC">
        <w:rPr>
          <w:b/>
          <w:bCs/>
        </w:rPr>
        <w:t xml:space="preserve">think there is a unique “form” of </w:t>
      </w:r>
      <w:r w:rsidR="00945E3C">
        <w:rPr>
          <w:b/>
          <w:bCs/>
        </w:rPr>
        <w:t xml:space="preserve">being “good” at your job. </w:t>
      </w:r>
      <w:r w:rsidR="00945E3C">
        <w:t xml:space="preserve">As the previous point illustrates, there are generally LOTS of ways of being “good” at any given skill, and we should NOT assume that what “worked for us” will always “work for the people we supervise.” </w:t>
      </w:r>
    </w:p>
    <w:p w14:paraId="5C864C38" w14:textId="0ADAF764" w:rsidR="00CD31D5" w:rsidRPr="005A7CB5" w:rsidRDefault="00692CC1" w:rsidP="00DE6ACA">
      <w:pPr>
        <w:pStyle w:val="ListParagraph"/>
        <w:numPr>
          <w:ilvl w:val="1"/>
          <w:numId w:val="6"/>
        </w:numPr>
        <w:rPr>
          <w:b/>
          <w:bCs/>
        </w:rPr>
      </w:pPr>
      <w:r>
        <w:rPr>
          <w:i/>
          <w:iCs/>
        </w:rPr>
        <w:t xml:space="preserve">What to do instead? </w:t>
      </w:r>
      <w:r w:rsidR="00945E3C">
        <w:t xml:space="preserve">This doesn’t mean you shouldn’t share your experience; </w:t>
      </w:r>
      <w:r>
        <w:t>it’s just that you shouldn’t assume that your path to excellence will necessarily be the same one as your employees.</w:t>
      </w:r>
    </w:p>
    <w:p w14:paraId="0D517B4B" w14:textId="53068973" w:rsidR="005A7CB5" w:rsidRPr="005A7CB5" w:rsidRDefault="005A7CB5" w:rsidP="005A7CB5">
      <w:r>
        <w:t>It’s important to note that not everyone agrees with Buckingham and Goodall on their claims re: feedback (and</w:t>
      </w:r>
      <w:proofErr w:type="gramStart"/>
      <w:r>
        <w:t>, in particular, on</w:t>
      </w:r>
      <w:proofErr w:type="gramEnd"/>
      <w:r>
        <w:t xml:space="preserve"> their strong claims abou</w:t>
      </w:r>
      <w:r w:rsidR="006E2290">
        <w:t>t the importance of avoiding negative feedback). So, for example</w:t>
      </w:r>
      <w:r w:rsidR="00BA3FB4">
        <w:t>, some critics</w:t>
      </w:r>
      <w:r w:rsidR="00BA3FB4">
        <w:rPr>
          <w:rStyle w:val="FootnoteReference"/>
        </w:rPr>
        <w:footnoteReference w:id="2"/>
      </w:r>
      <w:r w:rsidR="00BA3FB4">
        <w:t xml:space="preserve"> have argued that </w:t>
      </w:r>
      <w:r w:rsidR="00BA3FB4">
        <w:rPr>
          <w:b/>
          <w:bCs/>
        </w:rPr>
        <w:t xml:space="preserve">constructive criticism </w:t>
      </w:r>
      <w:r w:rsidR="00BA3FB4">
        <w:t xml:space="preserve">also has a place, so long as this criticism is </w:t>
      </w:r>
      <w:r w:rsidR="00BA3FB4">
        <w:rPr>
          <w:i/>
          <w:iCs/>
        </w:rPr>
        <w:t xml:space="preserve">specific </w:t>
      </w:r>
      <w:r w:rsidR="00BA3FB4">
        <w:t xml:space="preserve">(make sure it describes something that can be directly </w:t>
      </w:r>
      <w:r w:rsidR="00BA3FB4">
        <w:lastRenderedPageBreak/>
        <w:t>observed</w:t>
      </w:r>
      <w:r w:rsidR="000672F6">
        <w:t xml:space="preserve">, both by you and the person being criticized) and </w:t>
      </w:r>
      <w:r w:rsidR="000672F6">
        <w:rPr>
          <w:i/>
          <w:iCs/>
        </w:rPr>
        <w:t xml:space="preserve">actionable </w:t>
      </w:r>
      <w:r w:rsidR="000672F6">
        <w:t>(you need to be able to describe precisely what it is they need to different</w:t>
      </w:r>
      <w:r w:rsidR="00CD7479">
        <w:t xml:space="preserve">; don’t just say “you need to be better at this.”). </w:t>
      </w:r>
      <w:bookmarkStart w:id="0" w:name="_GoBack"/>
      <w:bookmarkEnd w:id="0"/>
      <w:r w:rsidR="006E2290">
        <w:t xml:space="preserve"> </w:t>
      </w:r>
    </w:p>
    <w:p w14:paraId="2DBB43CB" w14:textId="14D85102" w:rsidR="005A3869" w:rsidRDefault="005A3869" w:rsidP="005A3869">
      <w:pPr>
        <w:pStyle w:val="Heading2"/>
      </w:pPr>
      <w:r>
        <w:t>Review Questions</w:t>
      </w:r>
    </w:p>
    <w:p w14:paraId="60C586FC" w14:textId="2373BAD3" w:rsidR="005A3869" w:rsidRDefault="005E6F8E" w:rsidP="005E6F8E">
      <w:pPr>
        <w:pStyle w:val="ListParagraph"/>
        <w:numPr>
          <w:ilvl w:val="0"/>
          <w:numId w:val="3"/>
        </w:numPr>
      </w:pPr>
      <w:r>
        <w:t xml:space="preserve">Do you agree with </w:t>
      </w:r>
      <w:proofErr w:type="spellStart"/>
      <w:r>
        <w:t>Carr’s</w:t>
      </w:r>
      <w:proofErr w:type="spellEnd"/>
      <w:r>
        <w:t xml:space="preserve"> idea that the “ethics of business” are like the “ethics of poker”? To what extent is this true? To what extent is it false?</w:t>
      </w:r>
    </w:p>
    <w:p w14:paraId="18F5A97C" w14:textId="392C832F" w:rsidR="005E6F8E" w:rsidRDefault="005E6F8E" w:rsidP="005E6F8E">
      <w:pPr>
        <w:pStyle w:val="ListParagraph"/>
        <w:numPr>
          <w:ilvl w:val="0"/>
          <w:numId w:val="3"/>
        </w:numPr>
      </w:pPr>
      <w:r>
        <w:t>In recent years, many businesses (including Google, Microsoft, Apple, and others) have been asked by the government to hand over customer data</w:t>
      </w:r>
      <w:r w:rsidR="0006090B">
        <w:t xml:space="preserve"> to allow the government to identify potential terrorists</w:t>
      </w:r>
      <w:r>
        <w:t>. If you were the CEO, what</w:t>
      </w:r>
      <w:r w:rsidR="0006090B">
        <w:t xml:space="preserve"> you do about such requests? </w:t>
      </w:r>
      <w:r>
        <w:t xml:space="preserve">Suppose that you are neither legally required to do so, nor legally forbidden to do so, </w:t>
      </w:r>
      <w:r w:rsidR="0006090B">
        <w:t>as has sometimes been the case.</w:t>
      </w:r>
    </w:p>
    <w:p w14:paraId="0E50ABB1" w14:textId="529A5048" w:rsidR="0006090B" w:rsidRDefault="0006090B" w:rsidP="005E6F8E">
      <w:pPr>
        <w:pStyle w:val="ListParagraph"/>
        <w:numPr>
          <w:ilvl w:val="0"/>
          <w:numId w:val="3"/>
        </w:numPr>
      </w:pPr>
      <w:r>
        <w:t>Give an example of some (hopefully memorable) feedback that you have either given or received (from a supervisor, teacher, etc.). According to the guidelines above, was this feedback helpful? Unhelpful? How do you think it could have (realistically) been improved?</w:t>
      </w:r>
    </w:p>
    <w:p w14:paraId="6985B03C" w14:textId="1B7255E5" w:rsidR="003C518A" w:rsidRDefault="003C518A" w:rsidP="003C518A">
      <w:pPr>
        <w:pStyle w:val="Heading2"/>
      </w:pPr>
      <w:r>
        <w:t>For Further Reading</w:t>
      </w:r>
    </w:p>
    <w:p w14:paraId="5CE42F49" w14:textId="77777777" w:rsidR="003C518A" w:rsidRPr="003C518A" w:rsidRDefault="003C518A" w:rsidP="003C518A">
      <w:pPr>
        <w:pStyle w:val="ListParagraph"/>
        <w:numPr>
          <w:ilvl w:val="0"/>
          <w:numId w:val="5"/>
        </w:numPr>
      </w:pPr>
      <w:proofErr w:type="spellStart"/>
      <w:r w:rsidRPr="003C518A">
        <w:t>Allhoff</w:t>
      </w:r>
      <w:proofErr w:type="spellEnd"/>
      <w:r w:rsidRPr="003C518A">
        <w:t xml:space="preserve">, Fritz. 2003. “Business Bluffing Reconsidered.” </w:t>
      </w:r>
      <w:r w:rsidRPr="003C518A">
        <w:rPr>
          <w:i/>
          <w:iCs/>
        </w:rPr>
        <w:t>Journal of Business Ethics</w:t>
      </w:r>
      <w:r w:rsidRPr="003C518A">
        <w:t xml:space="preserve"> 45 (4): 283–89.</w:t>
      </w:r>
    </w:p>
    <w:p w14:paraId="38F6DB7D" w14:textId="1EEE57F0" w:rsidR="003C518A" w:rsidRPr="003C518A" w:rsidRDefault="003C518A" w:rsidP="003C518A">
      <w:pPr>
        <w:pStyle w:val="ListParagraph"/>
        <w:numPr>
          <w:ilvl w:val="0"/>
          <w:numId w:val="5"/>
        </w:numPr>
      </w:pPr>
      <w:r w:rsidRPr="003C518A">
        <w:t xml:space="preserve">Bok, </w:t>
      </w:r>
      <w:proofErr w:type="spellStart"/>
      <w:r w:rsidRPr="003C518A">
        <w:t>Sissela</w:t>
      </w:r>
      <w:proofErr w:type="spellEnd"/>
      <w:r w:rsidRPr="003C518A">
        <w:t xml:space="preserve">. 1989. </w:t>
      </w:r>
      <w:r w:rsidRPr="003C518A">
        <w:rPr>
          <w:i/>
          <w:iCs/>
        </w:rPr>
        <w:t>Secrets: On the Ethics of Concealment and Revelation</w:t>
      </w:r>
      <w:r w:rsidRPr="003C518A">
        <w:t xml:space="preserve">. Vintage. </w:t>
      </w:r>
    </w:p>
    <w:p w14:paraId="714F12CA" w14:textId="77777777" w:rsidR="003C518A" w:rsidRDefault="003C518A" w:rsidP="003C518A">
      <w:pPr>
        <w:pStyle w:val="ListParagraph"/>
        <w:numPr>
          <w:ilvl w:val="0"/>
          <w:numId w:val="5"/>
        </w:numPr>
      </w:pPr>
      <w:proofErr w:type="spellStart"/>
      <w:r w:rsidRPr="003C518A">
        <w:t>Carr</w:t>
      </w:r>
      <w:proofErr w:type="spellEnd"/>
      <w:r w:rsidRPr="003C518A">
        <w:t xml:space="preserve">, Albert Z. 1968. “Is Business Bluffing Ethical?” </w:t>
      </w:r>
      <w:r w:rsidRPr="003C518A">
        <w:rPr>
          <w:i/>
          <w:iCs/>
        </w:rPr>
        <w:t>Harvard Business Review</w:t>
      </w:r>
      <w:r w:rsidRPr="003C518A">
        <w:t xml:space="preserve"> 46 (1): 143–53.</w:t>
      </w:r>
    </w:p>
    <w:p w14:paraId="0CB1B593" w14:textId="2467DE99" w:rsidR="004A579E" w:rsidRDefault="004A579E" w:rsidP="004A579E">
      <w:pPr>
        <w:pStyle w:val="ListParagraph"/>
        <w:numPr>
          <w:ilvl w:val="0"/>
          <w:numId w:val="5"/>
        </w:numPr>
      </w:pPr>
      <w:r w:rsidRPr="004A579E">
        <w:t xml:space="preserve">DeCew, Judith. 2015. “Privacy.” In </w:t>
      </w:r>
      <w:proofErr w:type="gramStart"/>
      <w:r w:rsidRPr="004A579E">
        <w:rPr>
          <w:i/>
        </w:rPr>
        <w:t>The</w:t>
      </w:r>
      <w:proofErr w:type="gramEnd"/>
      <w:r w:rsidRPr="004A579E">
        <w:rPr>
          <w:i/>
        </w:rPr>
        <w:t xml:space="preserve"> Stanford Encyclopedia of Philosophy</w:t>
      </w:r>
      <w:r w:rsidRPr="004A579E">
        <w:t xml:space="preserve">, edited by Edward N. </w:t>
      </w:r>
      <w:proofErr w:type="spellStart"/>
      <w:r w:rsidRPr="004A579E">
        <w:t>Zalta</w:t>
      </w:r>
      <w:proofErr w:type="spellEnd"/>
      <w:r w:rsidRPr="004A579E">
        <w:t xml:space="preserve">, Spring 2015. </w:t>
      </w:r>
      <w:hyperlink r:id="rId10" w:history="1">
        <w:r w:rsidRPr="00644158">
          <w:rPr>
            <w:rStyle w:val="Hyperlink"/>
          </w:rPr>
          <w:t>http://plato.stanford.edu/archives/spr2015/entries/privacy/</w:t>
        </w:r>
      </w:hyperlink>
      <w:r w:rsidRPr="004A579E">
        <w:t>.</w:t>
      </w:r>
      <w:r>
        <w:t xml:space="preserve"> </w:t>
      </w:r>
    </w:p>
    <w:p w14:paraId="38B04A29" w14:textId="10B8BF57" w:rsidR="003C518A" w:rsidRPr="003C518A" w:rsidRDefault="003C518A" w:rsidP="003C518A">
      <w:pPr>
        <w:pStyle w:val="ListParagraph"/>
        <w:numPr>
          <w:ilvl w:val="0"/>
          <w:numId w:val="5"/>
        </w:numPr>
      </w:pPr>
      <w:r w:rsidRPr="003C518A">
        <w:t xml:space="preserve">Mahon, James Edwin. 2016. “The Definition of Lying and Deception.” In </w:t>
      </w:r>
      <w:proofErr w:type="gramStart"/>
      <w:r w:rsidRPr="003C518A">
        <w:rPr>
          <w:i/>
        </w:rPr>
        <w:t>The</w:t>
      </w:r>
      <w:proofErr w:type="gramEnd"/>
      <w:r w:rsidRPr="003C518A">
        <w:rPr>
          <w:i/>
        </w:rPr>
        <w:t xml:space="preserve"> Stanford Encyclopedia of Philosophy</w:t>
      </w:r>
      <w:r w:rsidRPr="003C518A">
        <w:t xml:space="preserve">, edited by Edward N. </w:t>
      </w:r>
      <w:proofErr w:type="spellStart"/>
      <w:r w:rsidRPr="003C518A">
        <w:t>Zalta</w:t>
      </w:r>
      <w:proofErr w:type="spellEnd"/>
      <w:r w:rsidRPr="003C518A">
        <w:t xml:space="preserve">, Spring 2016. </w:t>
      </w:r>
      <w:hyperlink r:id="rId11" w:history="1">
        <w:r w:rsidRPr="00644158">
          <w:rPr>
            <w:rStyle w:val="Hyperlink"/>
          </w:rPr>
          <w:t>http://plato.stanford.edu/archives/spr2016/entries/lying-definition/</w:t>
        </w:r>
      </w:hyperlink>
      <w:r w:rsidRPr="003C518A">
        <w:t>.</w:t>
      </w:r>
      <w:r>
        <w:t xml:space="preserve"> </w:t>
      </w:r>
    </w:p>
    <w:p w14:paraId="0190BB0F" w14:textId="67BD8177" w:rsidR="003C518A" w:rsidRPr="003C518A" w:rsidRDefault="003C518A" w:rsidP="003C518A">
      <w:pPr>
        <w:pStyle w:val="ListParagraph"/>
        <w:numPr>
          <w:ilvl w:val="0"/>
          <w:numId w:val="5"/>
        </w:numPr>
      </w:pPr>
      <w:proofErr w:type="spellStart"/>
      <w:r w:rsidRPr="003C518A">
        <w:t>Phoel</w:t>
      </w:r>
      <w:proofErr w:type="spellEnd"/>
      <w:r w:rsidRPr="003C518A">
        <w:t xml:space="preserve">, Cynthia M. 2015. “Feedback That Works.” </w:t>
      </w:r>
      <w:r w:rsidRPr="003C518A">
        <w:rPr>
          <w:i/>
          <w:iCs/>
        </w:rPr>
        <w:t>Harvard Business Review</w:t>
      </w:r>
      <w:r w:rsidRPr="003C518A">
        <w:t xml:space="preserve">. Accessed December 29. </w:t>
      </w:r>
      <w:hyperlink r:id="rId12" w:history="1">
        <w:r w:rsidRPr="00644158">
          <w:rPr>
            <w:rStyle w:val="Hyperlink"/>
          </w:rPr>
          <w:t>https://hbr.org/2009/04/feedback-that-works</w:t>
        </w:r>
      </w:hyperlink>
      <w:r w:rsidRPr="003C518A">
        <w:t>.</w:t>
      </w:r>
      <w:r>
        <w:t xml:space="preserve"> </w:t>
      </w:r>
    </w:p>
    <w:p w14:paraId="77D758B0" w14:textId="77777777" w:rsidR="003C518A" w:rsidRPr="003C518A" w:rsidRDefault="003C518A" w:rsidP="003C518A"/>
    <w:sectPr w:rsidR="003C518A" w:rsidRPr="003C518A" w:rsidSect="00E84598">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05DF15" w14:textId="77777777" w:rsidR="009F0139" w:rsidRDefault="009F0139" w:rsidP="000E2A35">
      <w:pPr>
        <w:spacing w:before="0" w:after="0" w:line="240" w:lineRule="auto"/>
      </w:pPr>
      <w:r>
        <w:separator/>
      </w:r>
    </w:p>
  </w:endnote>
  <w:endnote w:type="continuationSeparator" w:id="0">
    <w:p w14:paraId="7EB3FF81" w14:textId="77777777" w:rsidR="009F0139" w:rsidRDefault="009F0139" w:rsidP="000E2A3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3AC503" w14:textId="77777777" w:rsidR="009F0139" w:rsidRDefault="009F0139" w:rsidP="000E2A35">
      <w:pPr>
        <w:spacing w:before="0" w:after="0" w:line="240" w:lineRule="auto"/>
      </w:pPr>
      <w:r>
        <w:separator/>
      </w:r>
    </w:p>
  </w:footnote>
  <w:footnote w:type="continuationSeparator" w:id="0">
    <w:p w14:paraId="5BB2F7E3" w14:textId="77777777" w:rsidR="009F0139" w:rsidRDefault="009F0139" w:rsidP="000E2A35">
      <w:pPr>
        <w:spacing w:before="0" w:after="0" w:line="240" w:lineRule="auto"/>
      </w:pPr>
      <w:r>
        <w:continuationSeparator/>
      </w:r>
    </w:p>
  </w:footnote>
  <w:footnote w:id="1">
    <w:p w14:paraId="3F648C7A" w14:textId="480EDF31" w:rsidR="000E2A35" w:rsidRDefault="000E2A35">
      <w:pPr>
        <w:pStyle w:val="FootnoteText"/>
      </w:pPr>
      <w:r>
        <w:rPr>
          <w:rStyle w:val="FootnoteReference"/>
        </w:rPr>
        <w:footnoteRef/>
      </w:r>
      <w:r>
        <w:t xml:space="preserve"> </w:t>
      </w:r>
      <w:r>
        <w:fldChar w:fldCharType="begin"/>
      </w:r>
      <w:r w:rsidR="00A72E4B">
        <w:instrText xml:space="preserve"> ADDIN ZOTERO_ITEM CSL_CITATION {"citationID":"0a46suAC","properties":{"formattedCitation":"Marcus Buckingham and Ashley Goodall, \\uc0\\u8220{}The Feedback Fallacy,\\uc0\\u8221{} {\\i{}Harvard Business Review}, March 1, 2019, https://hbr.org/2019/03/the-feedback-fallacy.","plainCitation":"Marcus Buckingham and Ashley Goodall, “The Feedback Fallacy,” Harvard Business Review, March 1, 2019, https://hbr.org/2019/03/the-feedback-fallacy.","noteIndex":1},"citationItems":[{"id":2346,"uris":["http://zotero.org/users/1522585/items/FR8ACRWI"],"uri":["http://zotero.org/users/1522585/items/FR8ACRWI"],"itemData":{"id":2346,"type":"article-magazine","abstract":"There are better ways to help people succeed.","container-title":"Harvard Business Review","ISSN":"0017-8012","issue":"March–April 2019","source":"hbr.org","title":"The Feedback Fallacy","URL":"https://hbr.org/2019/03/the-feedback-fallacy","author":[{"family":"Buckingham","given":"Marcus"},{"family":"Goodall","given":"Ashley"}],"accessed":{"date-parts":[["2020",1,13]]},"issued":{"date-parts":[["2019",3,1]]}}}],"schema":"https://github.com/citation-style-language/schema/raw/master/csl-citation.json"} </w:instrText>
      </w:r>
      <w:r>
        <w:fldChar w:fldCharType="separate"/>
      </w:r>
      <w:r w:rsidR="009943AF" w:rsidRPr="009943AF">
        <w:rPr>
          <w:rFonts w:ascii="Garamond" w:hAnsi="Garamond" w:cs="Times New Roman"/>
          <w:szCs w:val="24"/>
        </w:rPr>
        <w:t xml:space="preserve">Marcus Buckingham and Ashley Goodall, “The Feedback Fallacy,” </w:t>
      </w:r>
      <w:r w:rsidR="009943AF" w:rsidRPr="009943AF">
        <w:rPr>
          <w:rFonts w:ascii="Garamond" w:hAnsi="Garamond" w:cs="Times New Roman"/>
          <w:i/>
          <w:iCs/>
          <w:szCs w:val="24"/>
        </w:rPr>
        <w:t>Harvard Business Review</w:t>
      </w:r>
      <w:r w:rsidR="009943AF" w:rsidRPr="009943AF">
        <w:rPr>
          <w:rFonts w:ascii="Garamond" w:hAnsi="Garamond" w:cs="Times New Roman"/>
          <w:szCs w:val="24"/>
        </w:rPr>
        <w:t>, March 1, 2019, https://hbr.org/2019/03/the-feedback-fallacy.</w:t>
      </w:r>
      <w:r>
        <w:fldChar w:fldCharType="end"/>
      </w:r>
    </w:p>
  </w:footnote>
  <w:footnote w:id="2">
    <w:p w14:paraId="4B209525" w14:textId="77777777" w:rsidR="00BA3FB4" w:rsidRDefault="00BA3FB4" w:rsidP="00BA3FB4">
      <w:pPr>
        <w:pStyle w:val="FootnoteText"/>
      </w:pPr>
      <w:r>
        <w:rPr>
          <w:rStyle w:val="FootnoteReference"/>
        </w:rPr>
        <w:footnoteRef/>
      </w:r>
      <w:r>
        <w:t xml:space="preserve"> </w:t>
      </w:r>
      <w:r>
        <w:fldChar w:fldCharType="begin"/>
      </w:r>
      <w:r>
        <w:instrText xml:space="preserve"> ADDIN ZOTERO_ITEM CSL_CITATION {"citationID":"AvoD3jnx","properties":{"formattedCitation":"Craig Chappelow and Cindy McCauley, \\uc0\\u8220{}What Good Feedback Really Looks Like,\\uc0\\u8221{} {\\i{}Harvard Business Review}, May 13, 2019, https://hbr.org/2019/05/what-good-feedback-really-looks-like.","plainCitation":"Craig Chappelow and Cindy McCauley, “What Good Feedback Really Looks Like,” Harvard Business Review, May 13, 2019, https://hbr.org/2019/05/what-good-feedback-really-looks-like.","noteIndex":2},"citationItems":[{"id":2344,"uris":["http://zotero.org/users/1522585/items/54VCPRYR"],"uri":["http://zotero.org/users/1522585/items/54VCPRYR"],"itemData":{"id":2344,"type":"article-magazine","abstract":"Constructive criticism has its place.","container-title":"Harvard Business Review","ISSN":"0017-8012","source":"hbr.org","title":"What Good Feedback Really Looks Like","URL":"https://hbr.org/2019/05/what-good-feedback-really-looks-like","author":[{"family":"Chappelow","given":"Craig"},{"family":"McCauley","given":"Cindy"}],"accessed":{"date-parts":[["2020",1,13]]},"issued":{"date-parts":[["2019",5,13]]}}}],"schema":"https://github.com/citation-style-language/schema/raw/master/csl-citation.json"} </w:instrText>
      </w:r>
      <w:r>
        <w:fldChar w:fldCharType="separate"/>
      </w:r>
      <w:r w:rsidRPr="00A72E4B">
        <w:rPr>
          <w:rFonts w:ascii="Garamond" w:hAnsi="Garamond" w:cs="Times New Roman"/>
          <w:szCs w:val="24"/>
        </w:rPr>
        <w:t xml:space="preserve">Craig Chappelow and Cindy McCauley, “What Good Feedback Really Looks Like,” </w:t>
      </w:r>
      <w:r w:rsidRPr="00A72E4B">
        <w:rPr>
          <w:rFonts w:ascii="Garamond" w:hAnsi="Garamond" w:cs="Times New Roman"/>
          <w:i/>
          <w:iCs/>
          <w:szCs w:val="24"/>
        </w:rPr>
        <w:t>Harvard Business Review</w:t>
      </w:r>
      <w:r w:rsidRPr="00A72E4B">
        <w:rPr>
          <w:rFonts w:ascii="Garamond" w:hAnsi="Garamond" w:cs="Times New Roman"/>
          <w:szCs w:val="24"/>
        </w:rPr>
        <w:t>, May 13, 2019, https://hbr.org/2019/05/what-good-feedback-really-looks-like.</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FB21AB"/>
    <w:multiLevelType w:val="hybridMultilevel"/>
    <w:tmpl w:val="9508D9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5E86AA7"/>
    <w:multiLevelType w:val="hybridMultilevel"/>
    <w:tmpl w:val="97D67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4412AC"/>
    <w:multiLevelType w:val="hybridMultilevel"/>
    <w:tmpl w:val="2E8C3E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59412D"/>
    <w:multiLevelType w:val="hybridMultilevel"/>
    <w:tmpl w:val="425E87B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CD7F40"/>
    <w:multiLevelType w:val="hybridMultilevel"/>
    <w:tmpl w:val="1E32B0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D43A69"/>
    <w:multiLevelType w:val="hybridMultilevel"/>
    <w:tmpl w:val="535074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02A4"/>
    <w:rsid w:val="00050B58"/>
    <w:rsid w:val="0006090B"/>
    <w:rsid w:val="000672F6"/>
    <w:rsid w:val="00073305"/>
    <w:rsid w:val="00077D2B"/>
    <w:rsid w:val="00097602"/>
    <w:rsid w:val="000A338D"/>
    <w:rsid w:val="000C002D"/>
    <w:rsid w:val="000D5F35"/>
    <w:rsid w:val="000E2A35"/>
    <w:rsid w:val="000F3113"/>
    <w:rsid w:val="001202A4"/>
    <w:rsid w:val="00133809"/>
    <w:rsid w:val="0017738D"/>
    <w:rsid w:val="001B2229"/>
    <w:rsid w:val="00285EE6"/>
    <w:rsid w:val="002D34CF"/>
    <w:rsid w:val="002E469B"/>
    <w:rsid w:val="0031056A"/>
    <w:rsid w:val="003229BA"/>
    <w:rsid w:val="003C237B"/>
    <w:rsid w:val="003C4AF1"/>
    <w:rsid w:val="003C518A"/>
    <w:rsid w:val="00407A50"/>
    <w:rsid w:val="00455587"/>
    <w:rsid w:val="00464F75"/>
    <w:rsid w:val="0048275A"/>
    <w:rsid w:val="00492676"/>
    <w:rsid w:val="004A2F7E"/>
    <w:rsid w:val="004A30AF"/>
    <w:rsid w:val="004A579E"/>
    <w:rsid w:val="005072D7"/>
    <w:rsid w:val="00527D33"/>
    <w:rsid w:val="00532A66"/>
    <w:rsid w:val="00557D6D"/>
    <w:rsid w:val="005A043E"/>
    <w:rsid w:val="005A3869"/>
    <w:rsid w:val="005A7CB5"/>
    <w:rsid w:val="005E6F8E"/>
    <w:rsid w:val="005F65DC"/>
    <w:rsid w:val="006204E4"/>
    <w:rsid w:val="00633029"/>
    <w:rsid w:val="00633936"/>
    <w:rsid w:val="00634924"/>
    <w:rsid w:val="00636EAC"/>
    <w:rsid w:val="00644A7C"/>
    <w:rsid w:val="006609A4"/>
    <w:rsid w:val="00663980"/>
    <w:rsid w:val="00670B79"/>
    <w:rsid w:val="00671AC9"/>
    <w:rsid w:val="00692CC1"/>
    <w:rsid w:val="006C6E64"/>
    <w:rsid w:val="006E2290"/>
    <w:rsid w:val="006F4191"/>
    <w:rsid w:val="00700E95"/>
    <w:rsid w:val="00721CA9"/>
    <w:rsid w:val="00752F19"/>
    <w:rsid w:val="00790C8C"/>
    <w:rsid w:val="00793512"/>
    <w:rsid w:val="00813406"/>
    <w:rsid w:val="008450D4"/>
    <w:rsid w:val="00847297"/>
    <w:rsid w:val="008552EC"/>
    <w:rsid w:val="00865589"/>
    <w:rsid w:val="009030ED"/>
    <w:rsid w:val="00924457"/>
    <w:rsid w:val="00945E3C"/>
    <w:rsid w:val="00961DAC"/>
    <w:rsid w:val="0096379B"/>
    <w:rsid w:val="00964148"/>
    <w:rsid w:val="009943AF"/>
    <w:rsid w:val="009A7A12"/>
    <w:rsid w:val="009F0139"/>
    <w:rsid w:val="00A45E6E"/>
    <w:rsid w:val="00A548C9"/>
    <w:rsid w:val="00A72E4B"/>
    <w:rsid w:val="00A76B1B"/>
    <w:rsid w:val="00AA292E"/>
    <w:rsid w:val="00AF51F4"/>
    <w:rsid w:val="00B100BD"/>
    <w:rsid w:val="00BA3FB4"/>
    <w:rsid w:val="00BD245A"/>
    <w:rsid w:val="00BD2C17"/>
    <w:rsid w:val="00C12005"/>
    <w:rsid w:val="00C9542D"/>
    <w:rsid w:val="00C97D72"/>
    <w:rsid w:val="00CD31D5"/>
    <w:rsid w:val="00CD7479"/>
    <w:rsid w:val="00CF279A"/>
    <w:rsid w:val="00CF66C7"/>
    <w:rsid w:val="00D21AF5"/>
    <w:rsid w:val="00D21F2F"/>
    <w:rsid w:val="00D62EE8"/>
    <w:rsid w:val="00D67BC9"/>
    <w:rsid w:val="00DE6ACA"/>
    <w:rsid w:val="00E06B36"/>
    <w:rsid w:val="00E17914"/>
    <w:rsid w:val="00E34A90"/>
    <w:rsid w:val="00E84598"/>
    <w:rsid w:val="00EE2F97"/>
    <w:rsid w:val="00F2358D"/>
    <w:rsid w:val="00F26638"/>
    <w:rsid w:val="00F30D87"/>
    <w:rsid w:val="00F47574"/>
    <w:rsid w:val="00FE35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5F0EDE"/>
  <w15:chartTrackingRefBased/>
  <w15:docId w15:val="{6D35E356-A58D-4DC2-A05E-EE3B14A005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1F2F"/>
  </w:style>
  <w:style w:type="paragraph" w:styleId="Heading1">
    <w:name w:val="heading 1"/>
    <w:basedOn w:val="Normal"/>
    <w:next w:val="Normal"/>
    <w:link w:val="Heading1Char"/>
    <w:uiPriority w:val="9"/>
    <w:qFormat/>
    <w:rsid w:val="00D21F2F"/>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D21F2F"/>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D21F2F"/>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D21F2F"/>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D21F2F"/>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D21F2F"/>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D21F2F"/>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D21F2F"/>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D21F2F"/>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F2F"/>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D21F2F"/>
    <w:rPr>
      <w:caps/>
      <w:spacing w:val="15"/>
      <w:shd w:val="clear" w:color="auto" w:fill="DEEAF6" w:themeFill="accent1" w:themeFillTint="33"/>
    </w:rPr>
  </w:style>
  <w:style w:type="character" w:customStyle="1" w:styleId="Heading3Char">
    <w:name w:val="Heading 3 Char"/>
    <w:basedOn w:val="DefaultParagraphFont"/>
    <w:link w:val="Heading3"/>
    <w:uiPriority w:val="9"/>
    <w:semiHidden/>
    <w:rsid w:val="00D21F2F"/>
    <w:rPr>
      <w:caps/>
      <w:color w:val="1F4D78" w:themeColor="accent1" w:themeShade="7F"/>
      <w:spacing w:val="15"/>
    </w:rPr>
  </w:style>
  <w:style w:type="character" w:customStyle="1" w:styleId="Heading4Char">
    <w:name w:val="Heading 4 Char"/>
    <w:basedOn w:val="DefaultParagraphFont"/>
    <w:link w:val="Heading4"/>
    <w:uiPriority w:val="9"/>
    <w:semiHidden/>
    <w:rsid w:val="00D21F2F"/>
    <w:rPr>
      <w:caps/>
      <w:color w:val="2E74B5" w:themeColor="accent1" w:themeShade="BF"/>
      <w:spacing w:val="10"/>
    </w:rPr>
  </w:style>
  <w:style w:type="character" w:customStyle="1" w:styleId="Heading5Char">
    <w:name w:val="Heading 5 Char"/>
    <w:basedOn w:val="DefaultParagraphFont"/>
    <w:link w:val="Heading5"/>
    <w:uiPriority w:val="9"/>
    <w:semiHidden/>
    <w:rsid w:val="00D21F2F"/>
    <w:rPr>
      <w:caps/>
      <w:color w:val="2E74B5" w:themeColor="accent1" w:themeShade="BF"/>
      <w:spacing w:val="10"/>
    </w:rPr>
  </w:style>
  <w:style w:type="character" w:customStyle="1" w:styleId="Heading6Char">
    <w:name w:val="Heading 6 Char"/>
    <w:basedOn w:val="DefaultParagraphFont"/>
    <w:link w:val="Heading6"/>
    <w:uiPriority w:val="9"/>
    <w:semiHidden/>
    <w:rsid w:val="00D21F2F"/>
    <w:rPr>
      <w:caps/>
      <w:color w:val="2E74B5" w:themeColor="accent1" w:themeShade="BF"/>
      <w:spacing w:val="10"/>
    </w:rPr>
  </w:style>
  <w:style w:type="character" w:customStyle="1" w:styleId="Heading7Char">
    <w:name w:val="Heading 7 Char"/>
    <w:basedOn w:val="DefaultParagraphFont"/>
    <w:link w:val="Heading7"/>
    <w:uiPriority w:val="9"/>
    <w:semiHidden/>
    <w:rsid w:val="00D21F2F"/>
    <w:rPr>
      <w:caps/>
      <w:color w:val="2E74B5" w:themeColor="accent1" w:themeShade="BF"/>
      <w:spacing w:val="10"/>
    </w:rPr>
  </w:style>
  <w:style w:type="character" w:customStyle="1" w:styleId="Heading8Char">
    <w:name w:val="Heading 8 Char"/>
    <w:basedOn w:val="DefaultParagraphFont"/>
    <w:link w:val="Heading8"/>
    <w:uiPriority w:val="9"/>
    <w:semiHidden/>
    <w:rsid w:val="00D21F2F"/>
    <w:rPr>
      <w:caps/>
      <w:spacing w:val="10"/>
      <w:sz w:val="18"/>
      <w:szCs w:val="18"/>
    </w:rPr>
  </w:style>
  <w:style w:type="character" w:customStyle="1" w:styleId="Heading9Char">
    <w:name w:val="Heading 9 Char"/>
    <w:basedOn w:val="DefaultParagraphFont"/>
    <w:link w:val="Heading9"/>
    <w:uiPriority w:val="9"/>
    <w:semiHidden/>
    <w:rsid w:val="00D21F2F"/>
    <w:rPr>
      <w:i/>
      <w:iCs/>
      <w:caps/>
      <w:spacing w:val="10"/>
      <w:sz w:val="18"/>
      <w:szCs w:val="18"/>
    </w:rPr>
  </w:style>
  <w:style w:type="paragraph" w:styleId="Caption">
    <w:name w:val="caption"/>
    <w:basedOn w:val="Normal"/>
    <w:next w:val="Normal"/>
    <w:uiPriority w:val="35"/>
    <w:unhideWhenUsed/>
    <w:qFormat/>
    <w:rsid w:val="00D21F2F"/>
    <w:rPr>
      <w:b/>
      <w:bCs/>
      <w:color w:val="2E74B5" w:themeColor="accent1" w:themeShade="BF"/>
      <w:sz w:val="16"/>
      <w:szCs w:val="16"/>
    </w:rPr>
  </w:style>
  <w:style w:type="paragraph" w:styleId="Title">
    <w:name w:val="Title"/>
    <w:basedOn w:val="Normal"/>
    <w:next w:val="Normal"/>
    <w:link w:val="TitleChar"/>
    <w:uiPriority w:val="10"/>
    <w:qFormat/>
    <w:rsid w:val="00D21F2F"/>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D21F2F"/>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D21F2F"/>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D21F2F"/>
    <w:rPr>
      <w:caps/>
      <w:color w:val="595959" w:themeColor="text1" w:themeTint="A6"/>
      <w:spacing w:val="10"/>
      <w:sz w:val="21"/>
      <w:szCs w:val="21"/>
    </w:rPr>
  </w:style>
  <w:style w:type="character" w:styleId="Strong">
    <w:name w:val="Strong"/>
    <w:uiPriority w:val="22"/>
    <w:qFormat/>
    <w:rsid w:val="00D21F2F"/>
    <w:rPr>
      <w:b/>
      <w:bCs/>
    </w:rPr>
  </w:style>
  <w:style w:type="character" w:styleId="Emphasis">
    <w:name w:val="Emphasis"/>
    <w:uiPriority w:val="20"/>
    <w:qFormat/>
    <w:rsid w:val="00D21F2F"/>
    <w:rPr>
      <w:caps/>
      <w:color w:val="1F4D78" w:themeColor="accent1" w:themeShade="7F"/>
      <w:spacing w:val="5"/>
    </w:rPr>
  </w:style>
  <w:style w:type="paragraph" w:styleId="NoSpacing">
    <w:name w:val="No Spacing"/>
    <w:uiPriority w:val="1"/>
    <w:qFormat/>
    <w:rsid w:val="00D21F2F"/>
    <w:pPr>
      <w:spacing w:after="0" w:line="240" w:lineRule="auto"/>
    </w:pPr>
  </w:style>
  <w:style w:type="paragraph" w:styleId="Quote">
    <w:name w:val="Quote"/>
    <w:basedOn w:val="Normal"/>
    <w:next w:val="Normal"/>
    <w:link w:val="QuoteChar"/>
    <w:uiPriority w:val="29"/>
    <w:qFormat/>
    <w:rsid w:val="00D21F2F"/>
    <w:rPr>
      <w:i/>
      <w:iCs/>
      <w:sz w:val="24"/>
      <w:szCs w:val="24"/>
    </w:rPr>
  </w:style>
  <w:style w:type="character" w:customStyle="1" w:styleId="QuoteChar">
    <w:name w:val="Quote Char"/>
    <w:basedOn w:val="DefaultParagraphFont"/>
    <w:link w:val="Quote"/>
    <w:uiPriority w:val="29"/>
    <w:rsid w:val="00D21F2F"/>
    <w:rPr>
      <w:i/>
      <w:iCs/>
      <w:sz w:val="24"/>
      <w:szCs w:val="24"/>
    </w:rPr>
  </w:style>
  <w:style w:type="paragraph" w:styleId="IntenseQuote">
    <w:name w:val="Intense Quote"/>
    <w:basedOn w:val="Normal"/>
    <w:next w:val="Normal"/>
    <w:link w:val="IntenseQuoteChar"/>
    <w:uiPriority w:val="30"/>
    <w:qFormat/>
    <w:rsid w:val="00D21F2F"/>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D21F2F"/>
    <w:rPr>
      <w:color w:val="5B9BD5" w:themeColor="accent1"/>
      <w:sz w:val="24"/>
      <w:szCs w:val="24"/>
    </w:rPr>
  </w:style>
  <w:style w:type="character" w:styleId="SubtleEmphasis">
    <w:name w:val="Subtle Emphasis"/>
    <w:uiPriority w:val="19"/>
    <w:qFormat/>
    <w:rsid w:val="00D21F2F"/>
    <w:rPr>
      <w:i/>
      <w:iCs/>
      <w:color w:val="1F4D78" w:themeColor="accent1" w:themeShade="7F"/>
    </w:rPr>
  </w:style>
  <w:style w:type="character" w:styleId="IntenseEmphasis">
    <w:name w:val="Intense Emphasis"/>
    <w:uiPriority w:val="21"/>
    <w:qFormat/>
    <w:rsid w:val="00D21F2F"/>
    <w:rPr>
      <w:b/>
      <w:bCs/>
      <w:caps/>
      <w:color w:val="1F4D78" w:themeColor="accent1" w:themeShade="7F"/>
      <w:spacing w:val="10"/>
    </w:rPr>
  </w:style>
  <w:style w:type="character" w:styleId="SubtleReference">
    <w:name w:val="Subtle Reference"/>
    <w:uiPriority w:val="31"/>
    <w:qFormat/>
    <w:rsid w:val="00D21F2F"/>
    <w:rPr>
      <w:b/>
      <w:bCs/>
      <w:color w:val="5B9BD5" w:themeColor="accent1"/>
    </w:rPr>
  </w:style>
  <w:style w:type="character" w:styleId="IntenseReference">
    <w:name w:val="Intense Reference"/>
    <w:uiPriority w:val="32"/>
    <w:qFormat/>
    <w:rsid w:val="00D21F2F"/>
    <w:rPr>
      <w:b/>
      <w:bCs/>
      <w:i/>
      <w:iCs/>
      <w:caps/>
      <w:color w:val="5B9BD5" w:themeColor="accent1"/>
    </w:rPr>
  </w:style>
  <w:style w:type="character" w:styleId="BookTitle">
    <w:name w:val="Book Title"/>
    <w:uiPriority w:val="33"/>
    <w:qFormat/>
    <w:rsid w:val="00D21F2F"/>
    <w:rPr>
      <w:b/>
      <w:bCs/>
      <w:i/>
      <w:iCs/>
      <w:spacing w:val="0"/>
    </w:rPr>
  </w:style>
  <w:style w:type="paragraph" w:styleId="TOCHeading">
    <w:name w:val="TOC Heading"/>
    <w:basedOn w:val="Heading1"/>
    <w:next w:val="Normal"/>
    <w:uiPriority w:val="39"/>
    <w:semiHidden/>
    <w:unhideWhenUsed/>
    <w:qFormat/>
    <w:rsid w:val="00D21F2F"/>
    <w:pPr>
      <w:outlineLvl w:val="9"/>
    </w:pPr>
  </w:style>
  <w:style w:type="table" w:styleId="TableGridLight">
    <w:name w:val="Grid Table Light"/>
    <w:aliases w:val="Indirect Truth Table"/>
    <w:basedOn w:val="TableNormal"/>
    <w:uiPriority w:val="40"/>
    <w:rsid w:val="00A548C9"/>
    <w:pPr>
      <w:spacing w:after="0" w:line="240" w:lineRule="auto"/>
      <w:jc w:val="center"/>
    </w:pPr>
    <w:tblPr/>
    <w:tcPr>
      <w:vAlign w:val="center"/>
    </w:tcPr>
  </w:style>
  <w:style w:type="paragraph" w:styleId="ListParagraph">
    <w:name w:val="List Paragraph"/>
    <w:basedOn w:val="Normal"/>
    <w:uiPriority w:val="34"/>
    <w:qFormat/>
    <w:rsid w:val="00077D2B"/>
    <w:pPr>
      <w:ind w:left="720"/>
      <w:contextualSpacing/>
    </w:pPr>
  </w:style>
  <w:style w:type="character" w:styleId="Hyperlink">
    <w:name w:val="Hyperlink"/>
    <w:basedOn w:val="DefaultParagraphFont"/>
    <w:uiPriority w:val="99"/>
    <w:unhideWhenUsed/>
    <w:rsid w:val="003C518A"/>
    <w:rPr>
      <w:color w:val="0563C1" w:themeColor="hyperlink"/>
      <w:u w:val="single"/>
    </w:rPr>
  </w:style>
  <w:style w:type="character" w:styleId="FollowedHyperlink">
    <w:name w:val="FollowedHyperlink"/>
    <w:basedOn w:val="DefaultParagraphFont"/>
    <w:uiPriority w:val="99"/>
    <w:semiHidden/>
    <w:unhideWhenUsed/>
    <w:rsid w:val="00BD245A"/>
    <w:rPr>
      <w:color w:val="954F72" w:themeColor="followedHyperlink"/>
      <w:u w:val="single"/>
    </w:rPr>
  </w:style>
  <w:style w:type="paragraph" w:styleId="FootnoteText">
    <w:name w:val="footnote text"/>
    <w:basedOn w:val="Normal"/>
    <w:link w:val="FootnoteTextChar"/>
    <w:uiPriority w:val="99"/>
    <w:semiHidden/>
    <w:unhideWhenUsed/>
    <w:rsid w:val="000E2A35"/>
    <w:pPr>
      <w:spacing w:before="0" w:after="0" w:line="240" w:lineRule="auto"/>
    </w:pPr>
  </w:style>
  <w:style w:type="character" w:customStyle="1" w:styleId="FootnoteTextChar">
    <w:name w:val="Footnote Text Char"/>
    <w:basedOn w:val="DefaultParagraphFont"/>
    <w:link w:val="FootnoteText"/>
    <w:uiPriority w:val="99"/>
    <w:semiHidden/>
    <w:rsid w:val="000E2A35"/>
  </w:style>
  <w:style w:type="character" w:styleId="FootnoteReference">
    <w:name w:val="footnote reference"/>
    <w:basedOn w:val="DefaultParagraphFont"/>
    <w:uiPriority w:val="99"/>
    <w:semiHidden/>
    <w:unhideWhenUsed/>
    <w:rsid w:val="000E2A3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9678985">
      <w:bodyDiv w:val="1"/>
      <w:marLeft w:val="0"/>
      <w:marRight w:val="0"/>
      <w:marTop w:val="0"/>
      <w:marBottom w:val="0"/>
      <w:divBdr>
        <w:top w:val="none" w:sz="0" w:space="0" w:color="auto"/>
        <w:left w:val="none" w:sz="0" w:space="0" w:color="auto"/>
        <w:bottom w:val="none" w:sz="0" w:space="0" w:color="auto"/>
        <w:right w:val="none" w:sz="0" w:space="0" w:color="auto"/>
      </w:divBdr>
      <w:divsChild>
        <w:div w:id="667293425">
          <w:marLeft w:val="0"/>
          <w:marRight w:val="0"/>
          <w:marTop w:val="0"/>
          <w:marBottom w:val="0"/>
          <w:divBdr>
            <w:top w:val="none" w:sz="0" w:space="0" w:color="auto"/>
            <w:left w:val="none" w:sz="0" w:space="0" w:color="auto"/>
            <w:bottom w:val="none" w:sz="0" w:space="0" w:color="auto"/>
            <w:right w:val="none" w:sz="0" w:space="0" w:color="auto"/>
          </w:divBdr>
          <w:divsChild>
            <w:div w:id="1443764295">
              <w:marLeft w:val="0"/>
              <w:marRight w:val="0"/>
              <w:marTop w:val="0"/>
              <w:marBottom w:val="0"/>
              <w:divBdr>
                <w:top w:val="none" w:sz="0" w:space="0" w:color="auto"/>
                <w:left w:val="none" w:sz="0" w:space="0" w:color="auto"/>
                <w:bottom w:val="none" w:sz="0" w:space="0" w:color="auto"/>
                <w:right w:val="none" w:sz="0" w:space="0" w:color="auto"/>
              </w:divBdr>
            </w:div>
            <w:div w:id="1757551620">
              <w:marLeft w:val="0"/>
              <w:marRight w:val="0"/>
              <w:marTop w:val="0"/>
              <w:marBottom w:val="0"/>
              <w:divBdr>
                <w:top w:val="none" w:sz="0" w:space="0" w:color="auto"/>
                <w:left w:val="none" w:sz="0" w:space="0" w:color="auto"/>
                <w:bottom w:val="none" w:sz="0" w:space="0" w:color="auto"/>
                <w:right w:val="none" w:sz="0" w:space="0" w:color="auto"/>
              </w:divBdr>
            </w:div>
            <w:div w:id="1181697387">
              <w:marLeft w:val="0"/>
              <w:marRight w:val="0"/>
              <w:marTop w:val="0"/>
              <w:marBottom w:val="0"/>
              <w:divBdr>
                <w:top w:val="none" w:sz="0" w:space="0" w:color="auto"/>
                <w:left w:val="none" w:sz="0" w:space="0" w:color="auto"/>
                <w:bottom w:val="none" w:sz="0" w:space="0" w:color="auto"/>
                <w:right w:val="none" w:sz="0" w:space="0" w:color="auto"/>
              </w:divBdr>
            </w:div>
            <w:div w:id="87747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hbr.org/2009/04/feedback-that-work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lato.stanford.edu/archives/spr2016/entries/lying-definition/" TargetMode="External"/><Relationship Id="rId5" Type="http://schemas.openxmlformats.org/officeDocument/2006/relationships/webSettings" Target="webSettings.xml"/><Relationship Id="rId10" Type="http://schemas.openxmlformats.org/officeDocument/2006/relationships/hyperlink" Target="http://plato.stanford.edu/archives/spr2015/entries/privacy/"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F783B5-7CCD-4047-B7AC-73F59B418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2</TotalTime>
  <Pages>4</Pages>
  <Words>2202</Words>
  <Characters>12558</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Shea, Brendan P</cp:lastModifiedBy>
  <cp:revision>86</cp:revision>
  <cp:lastPrinted>2020-01-14T19:31:00Z</cp:lastPrinted>
  <dcterms:created xsi:type="dcterms:W3CDTF">2015-12-29T13:46:00Z</dcterms:created>
  <dcterms:modified xsi:type="dcterms:W3CDTF">2020-01-14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eQ8ODiA0"/&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